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206E" w:rsidRPr="00F70C8A" w:rsidRDefault="000C052D" w:rsidP="002E7D77">
      <w:pPr>
        <w:jc w:val="both"/>
        <w:rPr>
          <w:rFonts w:asciiTheme="majorBidi" w:hAnsiTheme="majorBidi" w:cstheme="majorBidi"/>
        </w:rPr>
      </w:pPr>
      <w:r w:rsidRPr="00F70C8A">
        <w:rPr>
          <w:rFonts w:asciiTheme="majorBidi" w:hAnsiTheme="majorBidi" w:cstheme="majorBidi"/>
          <w:b/>
          <w:bCs/>
        </w:rPr>
        <w:t>Supplementary File 1.</w:t>
      </w:r>
      <w:r w:rsidRPr="00F70C8A">
        <w:rPr>
          <w:rFonts w:asciiTheme="majorBidi" w:hAnsiTheme="majorBidi" w:cstheme="majorBidi"/>
        </w:rPr>
        <w:t xml:space="preserve"> A list of </w:t>
      </w:r>
      <w:r w:rsidR="00F70C8A" w:rsidRPr="00F70C8A">
        <w:rPr>
          <w:rFonts w:asciiTheme="majorBidi" w:hAnsiTheme="majorBidi" w:cstheme="majorBidi"/>
        </w:rPr>
        <w:t xml:space="preserve">international and regional </w:t>
      </w:r>
      <w:r w:rsidRPr="00F70C8A">
        <w:rPr>
          <w:rFonts w:asciiTheme="majorBidi" w:hAnsiTheme="majorBidi" w:cstheme="majorBidi"/>
        </w:rPr>
        <w:t xml:space="preserve">GenBank submissions </w:t>
      </w:r>
      <w:r w:rsidR="00E2332D">
        <w:rPr>
          <w:rFonts w:asciiTheme="majorBidi" w:hAnsiTheme="majorBidi" w:cstheme="majorBidi"/>
        </w:rPr>
        <w:t xml:space="preserve">in addition to standard strains </w:t>
      </w:r>
      <w:r w:rsidRPr="00F70C8A">
        <w:rPr>
          <w:rFonts w:asciiTheme="majorBidi" w:hAnsiTheme="majorBidi" w:cstheme="majorBidi"/>
        </w:rPr>
        <w:t>used to study genetic relation to our Iranian strains. The</w:t>
      </w:r>
      <w:r w:rsidR="00E2332D">
        <w:rPr>
          <w:rFonts w:asciiTheme="majorBidi" w:hAnsiTheme="majorBidi" w:cstheme="majorBidi"/>
        </w:rPr>
        <w:t xml:space="preserve"> list includes the information of</w:t>
      </w:r>
      <w:r w:rsidRPr="00F70C8A">
        <w:rPr>
          <w:rFonts w:asciiTheme="majorBidi" w:hAnsiTheme="majorBidi" w:cstheme="majorBidi"/>
        </w:rPr>
        <w:t xml:space="preserve"> non-</w:t>
      </w:r>
      <w:proofErr w:type="spellStart"/>
      <w:r w:rsidRPr="00F70C8A">
        <w:rPr>
          <w:rFonts w:asciiTheme="majorBidi" w:hAnsiTheme="majorBidi" w:cstheme="majorBidi"/>
        </w:rPr>
        <w:t>meq</w:t>
      </w:r>
      <w:proofErr w:type="spellEnd"/>
      <w:r w:rsidRPr="00F70C8A">
        <w:rPr>
          <w:rFonts w:asciiTheme="majorBidi" w:hAnsiTheme="majorBidi" w:cstheme="majorBidi"/>
        </w:rPr>
        <w:t xml:space="preserve"> genes </w:t>
      </w:r>
      <w:r w:rsidR="00F70C8A" w:rsidRPr="00F70C8A">
        <w:rPr>
          <w:rFonts w:asciiTheme="majorBidi" w:hAnsiTheme="majorBidi" w:cstheme="majorBidi"/>
        </w:rPr>
        <w:t>as well</w:t>
      </w:r>
      <w:r w:rsidR="00E2332D">
        <w:rPr>
          <w:rFonts w:asciiTheme="majorBidi" w:hAnsiTheme="majorBidi" w:cstheme="majorBidi"/>
        </w:rPr>
        <w:t xml:space="preserve"> because the idea </w:t>
      </w:r>
      <w:r w:rsidRPr="00F70C8A">
        <w:rPr>
          <w:rFonts w:asciiTheme="majorBidi" w:hAnsiTheme="majorBidi" w:cstheme="majorBidi"/>
        </w:rPr>
        <w:t xml:space="preserve">was to </w:t>
      </w:r>
      <w:r w:rsidR="00E2332D">
        <w:rPr>
          <w:rFonts w:asciiTheme="majorBidi" w:hAnsiTheme="majorBidi" w:cstheme="majorBidi"/>
        </w:rPr>
        <w:t xml:space="preserve">study the relation to the Iranian strains.   </w:t>
      </w:r>
      <w:r w:rsidR="00617C62">
        <w:rPr>
          <w:rFonts w:asciiTheme="majorBidi" w:hAnsiTheme="majorBidi" w:cstheme="majorBidi"/>
        </w:rPr>
        <w:t xml:space="preserve">The isolates included </w:t>
      </w:r>
      <w:r w:rsidR="00E2332D">
        <w:rPr>
          <w:rFonts w:asciiTheme="majorBidi" w:hAnsiTheme="majorBidi" w:cstheme="majorBidi"/>
        </w:rPr>
        <w:t>attenuated (</w:t>
      </w:r>
      <w:proofErr w:type="spellStart"/>
      <w:r w:rsidR="00E2332D">
        <w:rPr>
          <w:rFonts w:asciiTheme="majorBidi" w:hAnsiTheme="majorBidi" w:cstheme="majorBidi"/>
        </w:rPr>
        <w:t>att</w:t>
      </w:r>
      <w:proofErr w:type="spellEnd"/>
      <w:r w:rsidR="00E2332D">
        <w:rPr>
          <w:rFonts w:asciiTheme="majorBidi" w:hAnsiTheme="majorBidi" w:cstheme="majorBidi"/>
        </w:rPr>
        <w:t xml:space="preserve">), </w:t>
      </w:r>
      <w:r w:rsidR="00617C62" w:rsidRPr="00617C62">
        <w:rPr>
          <w:rFonts w:asciiTheme="majorBidi" w:hAnsiTheme="majorBidi" w:cstheme="majorBidi"/>
        </w:rPr>
        <w:t>mild (m), v</w:t>
      </w:r>
      <w:r w:rsidR="00E2332D">
        <w:rPr>
          <w:rFonts w:asciiTheme="majorBidi" w:hAnsiTheme="majorBidi" w:cstheme="majorBidi"/>
        </w:rPr>
        <w:t>irulent (v), very virulent (</w:t>
      </w:r>
      <w:proofErr w:type="spellStart"/>
      <w:r w:rsidR="00E2332D">
        <w:rPr>
          <w:rFonts w:asciiTheme="majorBidi" w:hAnsiTheme="majorBidi" w:cstheme="majorBidi"/>
        </w:rPr>
        <w:t>vv</w:t>
      </w:r>
      <w:proofErr w:type="spellEnd"/>
      <w:r w:rsidR="00E2332D">
        <w:rPr>
          <w:rFonts w:asciiTheme="majorBidi" w:hAnsiTheme="majorBidi" w:cstheme="majorBidi"/>
        </w:rPr>
        <w:t>) and very virulent plus (</w:t>
      </w:r>
      <w:proofErr w:type="spellStart"/>
      <w:r w:rsidR="00E2332D">
        <w:rPr>
          <w:rFonts w:asciiTheme="majorBidi" w:hAnsiTheme="majorBidi" w:cstheme="majorBidi"/>
        </w:rPr>
        <w:t>vv</w:t>
      </w:r>
      <w:proofErr w:type="spellEnd"/>
      <w:r w:rsidR="00E2332D">
        <w:rPr>
          <w:rFonts w:asciiTheme="majorBidi" w:hAnsiTheme="majorBidi" w:cstheme="majorBidi"/>
        </w:rPr>
        <w:t xml:space="preserve">+) </w:t>
      </w:r>
      <w:r w:rsidR="00617C62" w:rsidRPr="00617C62">
        <w:rPr>
          <w:rFonts w:asciiTheme="majorBidi" w:hAnsiTheme="majorBidi" w:cstheme="majorBidi"/>
        </w:rPr>
        <w:t>pathotypes for comparison</w:t>
      </w:r>
      <w:r w:rsidR="00617C62">
        <w:rPr>
          <w:rFonts w:asciiTheme="majorBidi" w:hAnsiTheme="majorBidi" w:cstheme="majorBidi"/>
        </w:rPr>
        <w:t xml:space="preserve">. </w:t>
      </w:r>
      <w:r w:rsidR="00E2332D">
        <w:rPr>
          <w:rFonts w:asciiTheme="majorBidi" w:hAnsiTheme="majorBidi" w:cstheme="majorBidi"/>
        </w:rPr>
        <w:t xml:space="preserve">It also includes sequences with different </w:t>
      </w:r>
      <w:proofErr w:type="spellStart"/>
      <w:r w:rsidR="00E2332D">
        <w:rPr>
          <w:rFonts w:asciiTheme="majorBidi" w:hAnsiTheme="majorBidi" w:cstheme="majorBidi"/>
        </w:rPr>
        <w:t>meq</w:t>
      </w:r>
      <w:proofErr w:type="spellEnd"/>
      <w:r w:rsidR="00E2332D">
        <w:rPr>
          <w:rFonts w:asciiTheme="majorBidi" w:hAnsiTheme="majorBidi" w:cstheme="majorBidi"/>
        </w:rPr>
        <w:t xml:space="preserve"> sizes. The list is sorted based on the </w:t>
      </w:r>
      <w:r w:rsidR="002E7D77">
        <w:rPr>
          <w:rFonts w:asciiTheme="majorBidi" w:hAnsiTheme="majorBidi" w:cstheme="majorBidi"/>
        </w:rPr>
        <w:t>MEQ</w:t>
      </w:r>
      <w:r w:rsidR="00054047">
        <w:rPr>
          <w:rFonts w:asciiTheme="majorBidi" w:hAnsiTheme="majorBidi" w:cstheme="majorBidi"/>
        </w:rPr>
        <w:t xml:space="preserve"> type, then </w:t>
      </w:r>
      <w:proofErr w:type="spellStart"/>
      <w:r w:rsidR="00054047">
        <w:rPr>
          <w:rFonts w:asciiTheme="majorBidi" w:hAnsiTheme="majorBidi" w:cstheme="majorBidi"/>
        </w:rPr>
        <w:t>meq</w:t>
      </w:r>
      <w:proofErr w:type="spellEnd"/>
      <w:r w:rsidR="00054047">
        <w:rPr>
          <w:rFonts w:asciiTheme="majorBidi" w:hAnsiTheme="majorBidi" w:cstheme="majorBidi"/>
        </w:rPr>
        <w:t xml:space="preserve"> size, </w:t>
      </w:r>
      <w:r w:rsidR="00D26E0C">
        <w:rPr>
          <w:rFonts w:asciiTheme="majorBidi" w:hAnsiTheme="majorBidi" w:cstheme="majorBidi"/>
        </w:rPr>
        <w:t xml:space="preserve">then </w:t>
      </w:r>
      <w:r w:rsidR="00054047">
        <w:rPr>
          <w:rFonts w:asciiTheme="majorBidi" w:hAnsiTheme="majorBidi" w:cstheme="majorBidi"/>
        </w:rPr>
        <w:t>by PPPP</w:t>
      </w:r>
      <w:r w:rsidR="00306317">
        <w:rPr>
          <w:rFonts w:asciiTheme="majorBidi" w:hAnsiTheme="majorBidi" w:cstheme="majorBidi"/>
        </w:rPr>
        <w:t xml:space="preserve"> number</w:t>
      </w:r>
      <w:r w:rsidR="00054047">
        <w:rPr>
          <w:rFonts w:asciiTheme="majorBidi" w:hAnsiTheme="majorBidi" w:cstheme="majorBidi"/>
        </w:rPr>
        <w:t xml:space="preserve"> </w:t>
      </w:r>
      <w:r w:rsidR="00E2332D">
        <w:rPr>
          <w:rFonts w:asciiTheme="majorBidi" w:hAnsiTheme="majorBidi" w:cstheme="majorBidi"/>
        </w:rPr>
        <w:t xml:space="preserve">and </w:t>
      </w:r>
      <w:r w:rsidR="00054047">
        <w:rPr>
          <w:rFonts w:asciiTheme="majorBidi" w:hAnsiTheme="majorBidi" w:cstheme="majorBidi"/>
        </w:rPr>
        <w:t>finally</w:t>
      </w:r>
      <w:r w:rsidR="00E2332D">
        <w:rPr>
          <w:rFonts w:asciiTheme="majorBidi" w:hAnsiTheme="majorBidi" w:cstheme="majorBidi"/>
        </w:rPr>
        <w:t xml:space="preserve"> by </w:t>
      </w:r>
      <w:r w:rsidR="002A2F82">
        <w:rPr>
          <w:rFonts w:asciiTheme="majorBidi" w:hAnsiTheme="majorBidi" w:cstheme="majorBidi"/>
        </w:rPr>
        <w:t>year</w:t>
      </w:r>
      <w:r w:rsidR="00E2332D">
        <w:rPr>
          <w:rFonts w:asciiTheme="majorBidi" w:hAnsiTheme="majorBidi" w:cstheme="majorBidi"/>
        </w:rPr>
        <w:t xml:space="preserve">. </w:t>
      </w:r>
      <w:r w:rsidR="00AA0796">
        <w:rPr>
          <w:rFonts w:asciiTheme="majorBidi" w:hAnsiTheme="majorBidi" w:cstheme="majorBidi"/>
        </w:rPr>
        <w:t xml:space="preserve">The </w:t>
      </w:r>
      <w:r w:rsidR="002E7D77">
        <w:rPr>
          <w:rFonts w:asciiTheme="majorBidi" w:hAnsiTheme="majorBidi" w:cstheme="majorBidi"/>
        </w:rPr>
        <w:t>MEQ</w:t>
      </w:r>
      <w:r w:rsidR="00AA0796">
        <w:rPr>
          <w:rFonts w:asciiTheme="majorBidi" w:hAnsiTheme="majorBidi" w:cstheme="majorBidi"/>
        </w:rPr>
        <w:t xml:space="preserve"> size of 339 was used as </w:t>
      </w:r>
      <w:r w:rsidR="00D7719C">
        <w:rPr>
          <w:rFonts w:asciiTheme="majorBidi" w:hAnsiTheme="majorBidi" w:cstheme="majorBidi"/>
        </w:rPr>
        <w:t xml:space="preserve">a </w:t>
      </w:r>
      <w:r w:rsidR="00AA0796">
        <w:rPr>
          <w:rFonts w:asciiTheme="majorBidi" w:hAnsiTheme="majorBidi" w:cstheme="majorBidi"/>
        </w:rPr>
        <w:t>standard</w:t>
      </w:r>
      <w:r w:rsidR="00D7719C">
        <w:rPr>
          <w:rFonts w:asciiTheme="majorBidi" w:hAnsiTheme="majorBidi" w:cstheme="majorBidi"/>
        </w:rPr>
        <w:t xml:space="preserve"> length</w:t>
      </w:r>
      <w:r w:rsidR="00AA0796">
        <w:rPr>
          <w:rFonts w:asciiTheme="majorBidi" w:hAnsiTheme="majorBidi" w:cstheme="majorBidi"/>
        </w:rPr>
        <w:t xml:space="preserve">. </w:t>
      </w:r>
      <w:r w:rsidR="00E2332D">
        <w:rPr>
          <w:rFonts w:asciiTheme="majorBidi" w:hAnsiTheme="majorBidi" w:cstheme="majorBidi"/>
        </w:rPr>
        <w:t xml:space="preserve">All the </w:t>
      </w:r>
      <w:proofErr w:type="spellStart"/>
      <w:r w:rsidR="00E2332D">
        <w:rPr>
          <w:rFonts w:asciiTheme="majorBidi" w:hAnsiTheme="majorBidi" w:cstheme="majorBidi"/>
        </w:rPr>
        <w:t>meq</w:t>
      </w:r>
      <w:proofErr w:type="spellEnd"/>
      <w:r w:rsidR="00E2332D">
        <w:rPr>
          <w:rFonts w:asciiTheme="majorBidi" w:hAnsiTheme="majorBidi" w:cstheme="majorBidi"/>
        </w:rPr>
        <w:t xml:space="preserve"> sequences are available as a dataset for </w:t>
      </w:r>
      <w:r w:rsidR="00167F6D">
        <w:rPr>
          <w:rFonts w:asciiTheme="majorBidi" w:hAnsiTheme="majorBidi" w:cstheme="majorBidi"/>
        </w:rPr>
        <w:t>download (Supplementary File 2)</w:t>
      </w:r>
      <w:r w:rsidR="00E2332D">
        <w:rPr>
          <w:rFonts w:asciiTheme="majorBidi" w:hAnsiTheme="majorBidi" w:cstheme="majorBidi"/>
        </w:rPr>
        <w:t>.</w:t>
      </w:r>
      <w:r w:rsidR="00132FC7">
        <w:rPr>
          <w:rFonts w:asciiTheme="majorBidi" w:hAnsiTheme="majorBidi" w:cstheme="majorBidi"/>
        </w:rPr>
        <w:t xml:space="preserve"> Clade I: group of viruses usually found in </w:t>
      </w:r>
      <w:proofErr w:type="spellStart"/>
      <w:r w:rsidR="00132FC7">
        <w:rPr>
          <w:rFonts w:asciiTheme="majorBidi" w:hAnsiTheme="majorBidi" w:cstheme="majorBidi"/>
        </w:rPr>
        <w:t>Euroasia</w:t>
      </w:r>
      <w:proofErr w:type="spellEnd"/>
      <w:r w:rsidR="00132FC7">
        <w:rPr>
          <w:rFonts w:asciiTheme="majorBidi" w:hAnsiTheme="majorBidi" w:cstheme="majorBidi"/>
        </w:rPr>
        <w:t xml:space="preserve">. Clade II: group of viruses usually reported from the US, although other countries have recently reported them too. Clade III: viruses usually with longer </w:t>
      </w:r>
      <w:proofErr w:type="spellStart"/>
      <w:r w:rsidR="00132FC7">
        <w:rPr>
          <w:rFonts w:asciiTheme="majorBidi" w:hAnsiTheme="majorBidi" w:cstheme="majorBidi"/>
        </w:rPr>
        <w:t>meq</w:t>
      </w:r>
      <w:proofErr w:type="spellEnd"/>
      <w:r w:rsidR="00132FC7">
        <w:rPr>
          <w:rFonts w:asciiTheme="majorBidi" w:hAnsiTheme="majorBidi" w:cstheme="majorBidi"/>
        </w:rPr>
        <w:t xml:space="preserve"> size.</w:t>
      </w:r>
    </w:p>
    <w:tbl>
      <w:tblPr>
        <w:tblStyle w:val="TableGrid"/>
        <w:tblW w:w="15214" w:type="dxa"/>
        <w:tblInd w:w="-1152" w:type="dxa"/>
        <w:tblLayout w:type="fixed"/>
        <w:tblCellMar>
          <w:left w:w="28" w:type="dxa"/>
          <w:right w:w="28" w:type="dxa"/>
        </w:tblCellMar>
        <w:tblLook w:val="04A0" w:firstRow="1" w:lastRow="0" w:firstColumn="1" w:lastColumn="0" w:noHBand="0" w:noVBand="1"/>
      </w:tblPr>
      <w:tblGrid>
        <w:gridCol w:w="329"/>
        <w:gridCol w:w="1277"/>
        <w:gridCol w:w="992"/>
        <w:gridCol w:w="1276"/>
        <w:gridCol w:w="567"/>
        <w:gridCol w:w="992"/>
        <w:gridCol w:w="709"/>
        <w:gridCol w:w="425"/>
        <w:gridCol w:w="425"/>
        <w:gridCol w:w="425"/>
        <w:gridCol w:w="567"/>
        <w:gridCol w:w="567"/>
        <w:gridCol w:w="851"/>
        <w:gridCol w:w="567"/>
        <w:gridCol w:w="1843"/>
        <w:gridCol w:w="3402"/>
      </w:tblGrid>
      <w:tr w:rsidR="00BD5F5D" w:rsidRPr="00BD5F5D" w:rsidTr="00BD5F5D">
        <w:tc>
          <w:tcPr>
            <w:tcW w:w="329" w:type="dxa"/>
          </w:tcPr>
          <w:p w:rsidR="00836AD8" w:rsidRPr="00BD5F5D" w:rsidRDefault="00836AD8" w:rsidP="00836AD8">
            <w:pPr>
              <w:rPr>
                <w:rFonts w:asciiTheme="majorBidi" w:hAnsiTheme="majorBidi" w:cstheme="majorBidi"/>
                <w:sz w:val="16"/>
                <w:szCs w:val="16"/>
              </w:rPr>
            </w:pPr>
            <w:r w:rsidRPr="00BD5F5D">
              <w:rPr>
                <w:rFonts w:asciiTheme="majorBidi" w:hAnsiTheme="majorBidi" w:cstheme="majorBidi"/>
                <w:sz w:val="16"/>
                <w:szCs w:val="16"/>
              </w:rPr>
              <w:t>No</w:t>
            </w:r>
          </w:p>
        </w:tc>
        <w:tc>
          <w:tcPr>
            <w:tcW w:w="1277" w:type="dxa"/>
          </w:tcPr>
          <w:p w:rsidR="00836AD8" w:rsidRPr="00BD5F5D" w:rsidRDefault="00836AD8" w:rsidP="00836AD8">
            <w:pPr>
              <w:rPr>
                <w:rFonts w:asciiTheme="majorBidi" w:hAnsiTheme="majorBidi" w:cstheme="majorBidi"/>
                <w:sz w:val="16"/>
                <w:szCs w:val="16"/>
              </w:rPr>
            </w:pPr>
            <w:r w:rsidRPr="00BD5F5D">
              <w:rPr>
                <w:rFonts w:asciiTheme="majorBidi" w:hAnsiTheme="majorBidi" w:cstheme="majorBidi"/>
                <w:sz w:val="16"/>
                <w:szCs w:val="16"/>
              </w:rPr>
              <w:t>Isolate</w:t>
            </w:r>
          </w:p>
        </w:tc>
        <w:tc>
          <w:tcPr>
            <w:tcW w:w="992"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Country</w:t>
            </w:r>
          </w:p>
        </w:tc>
        <w:tc>
          <w:tcPr>
            <w:tcW w:w="1276"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 xml:space="preserve">Host </w:t>
            </w:r>
            <w:r w:rsidR="00F4598C" w:rsidRPr="00BD5F5D">
              <w:rPr>
                <w:rFonts w:asciiTheme="majorBidi" w:hAnsiTheme="majorBidi" w:cstheme="majorBidi"/>
                <w:sz w:val="16"/>
                <w:szCs w:val="16"/>
              </w:rPr>
              <w:t>or source</w:t>
            </w:r>
          </w:p>
        </w:tc>
        <w:tc>
          <w:tcPr>
            <w:tcW w:w="567"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year</w:t>
            </w:r>
          </w:p>
        </w:tc>
        <w:tc>
          <w:tcPr>
            <w:tcW w:w="992"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Accession #</w:t>
            </w:r>
          </w:p>
        </w:tc>
        <w:tc>
          <w:tcPr>
            <w:tcW w:w="709"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Gene</w:t>
            </w:r>
          </w:p>
        </w:tc>
        <w:tc>
          <w:tcPr>
            <w:tcW w:w="425"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Size (aa)</w:t>
            </w:r>
          </w:p>
        </w:tc>
        <w:tc>
          <w:tcPr>
            <w:tcW w:w="425"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Ins (aa)</w:t>
            </w:r>
          </w:p>
        </w:tc>
        <w:tc>
          <w:tcPr>
            <w:tcW w:w="425"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Del (aa)</w:t>
            </w:r>
          </w:p>
        </w:tc>
        <w:tc>
          <w:tcPr>
            <w:tcW w:w="567"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No of PPPPs</w:t>
            </w:r>
          </w:p>
        </w:tc>
        <w:tc>
          <w:tcPr>
            <w:tcW w:w="567"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MEQ type</w:t>
            </w:r>
          </w:p>
        </w:tc>
        <w:tc>
          <w:tcPr>
            <w:tcW w:w="851"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Pathotype</w:t>
            </w:r>
          </w:p>
        </w:tc>
        <w:tc>
          <w:tcPr>
            <w:tcW w:w="567"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Clade</w:t>
            </w:r>
          </w:p>
        </w:tc>
        <w:tc>
          <w:tcPr>
            <w:tcW w:w="1843" w:type="dxa"/>
            <w:vAlign w:val="center"/>
          </w:tcPr>
          <w:p w:rsidR="00836AD8" w:rsidRPr="00BD5F5D" w:rsidRDefault="00836AD8" w:rsidP="007E2A03">
            <w:pPr>
              <w:jc w:val="center"/>
              <w:rPr>
                <w:rFonts w:asciiTheme="majorBidi" w:hAnsiTheme="majorBidi" w:cstheme="majorBidi"/>
                <w:sz w:val="16"/>
                <w:szCs w:val="16"/>
              </w:rPr>
            </w:pPr>
            <w:r w:rsidRPr="00BD5F5D">
              <w:rPr>
                <w:rFonts w:asciiTheme="majorBidi" w:hAnsiTheme="majorBidi" w:cstheme="majorBidi"/>
                <w:sz w:val="16"/>
                <w:szCs w:val="16"/>
              </w:rPr>
              <w:t>Ref</w:t>
            </w:r>
            <w:r w:rsidR="007E2A03" w:rsidRPr="00BD5F5D">
              <w:rPr>
                <w:rFonts w:asciiTheme="majorBidi" w:hAnsiTheme="majorBidi" w:cstheme="majorBidi"/>
                <w:sz w:val="16"/>
                <w:szCs w:val="16"/>
              </w:rPr>
              <w:t>.</w:t>
            </w:r>
          </w:p>
        </w:tc>
        <w:tc>
          <w:tcPr>
            <w:tcW w:w="3402" w:type="dxa"/>
            <w:vAlign w:val="center"/>
          </w:tcPr>
          <w:p w:rsidR="00836AD8" w:rsidRPr="00BD5F5D" w:rsidRDefault="00836AD8" w:rsidP="00BD5F5D">
            <w:pPr>
              <w:jc w:val="center"/>
              <w:rPr>
                <w:rFonts w:asciiTheme="majorBidi" w:hAnsiTheme="majorBidi" w:cstheme="majorBidi"/>
                <w:sz w:val="16"/>
                <w:szCs w:val="16"/>
              </w:rPr>
            </w:pPr>
            <w:r w:rsidRPr="00BD5F5D">
              <w:rPr>
                <w:rFonts w:asciiTheme="majorBidi" w:hAnsiTheme="majorBidi" w:cstheme="majorBidi"/>
                <w:sz w:val="16"/>
                <w:szCs w:val="16"/>
              </w:rPr>
              <w:t>Note</w:t>
            </w:r>
          </w:p>
        </w:tc>
      </w:tr>
      <w:tr w:rsidR="00BD5F5D" w:rsidRPr="00BD5F5D" w:rsidTr="00BD5F5D">
        <w:tc>
          <w:tcPr>
            <w:tcW w:w="329" w:type="dxa"/>
          </w:tcPr>
          <w:p w:rsidR="007B7034" w:rsidRPr="00BD5F5D" w:rsidRDefault="001E2918" w:rsidP="00836AD8">
            <w:pPr>
              <w:rPr>
                <w:rFonts w:asciiTheme="majorBidi" w:hAnsiTheme="majorBidi" w:cstheme="majorBidi"/>
                <w:sz w:val="16"/>
                <w:szCs w:val="16"/>
              </w:rPr>
            </w:pPr>
            <w:r w:rsidRPr="00BD5F5D">
              <w:rPr>
                <w:rFonts w:asciiTheme="majorBidi" w:hAnsiTheme="majorBidi" w:cstheme="majorBidi"/>
                <w:sz w:val="16"/>
                <w:szCs w:val="16"/>
              </w:rPr>
              <w:t>1</w:t>
            </w:r>
          </w:p>
        </w:tc>
        <w:tc>
          <w:tcPr>
            <w:tcW w:w="1277" w:type="dxa"/>
          </w:tcPr>
          <w:p w:rsidR="007B7034" w:rsidRPr="00BD5F5D" w:rsidRDefault="007B7034" w:rsidP="00836AD8">
            <w:pPr>
              <w:rPr>
                <w:rFonts w:asciiTheme="majorBidi" w:hAnsiTheme="majorBidi" w:cstheme="majorBidi"/>
                <w:sz w:val="16"/>
                <w:szCs w:val="16"/>
              </w:rPr>
            </w:pPr>
            <w:r w:rsidRPr="00BD5F5D">
              <w:rPr>
                <w:rFonts w:asciiTheme="majorBidi" w:hAnsiTheme="majorBidi" w:cstheme="majorBidi"/>
                <w:sz w:val="16"/>
                <w:szCs w:val="16"/>
              </w:rPr>
              <w:t>CVI988</w:t>
            </w:r>
          </w:p>
        </w:tc>
        <w:tc>
          <w:tcPr>
            <w:tcW w:w="992" w:type="dxa"/>
            <w:vAlign w:val="center"/>
          </w:tcPr>
          <w:p w:rsidR="007B7034" w:rsidRPr="00BD5F5D" w:rsidRDefault="007B7034" w:rsidP="00453345">
            <w:pPr>
              <w:jc w:val="center"/>
              <w:rPr>
                <w:rFonts w:asciiTheme="majorBidi" w:hAnsiTheme="majorBidi" w:cstheme="majorBidi"/>
                <w:sz w:val="16"/>
                <w:szCs w:val="16"/>
              </w:rPr>
            </w:pPr>
            <w:r w:rsidRPr="00BD5F5D">
              <w:rPr>
                <w:rFonts w:asciiTheme="majorBidi" w:hAnsiTheme="majorBidi" w:cstheme="majorBidi"/>
                <w:sz w:val="16"/>
                <w:szCs w:val="16"/>
              </w:rPr>
              <w:t>USA</w:t>
            </w:r>
          </w:p>
        </w:tc>
        <w:tc>
          <w:tcPr>
            <w:tcW w:w="1276" w:type="dxa"/>
            <w:vAlign w:val="center"/>
          </w:tcPr>
          <w:p w:rsidR="007B7034" w:rsidRPr="00BD5F5D" w:rsidRDefault="007B7034" w:rsidP="00453345">
            <w:pPr>
              <w:jc w:val="center"/>
              <w:rPr>
                <w:rFonts w:asciiTheme="majorBidi" w:hAnsiTheme="majorBidi" w:cstheme="majorBidi"/>
                <w:sz w:val="16"/>
                <w:szCs w:val="16"/>
              </w:rPr>
            </w:pPr>
            <w:r w:rsidRPr="00BD5F5D">
              <w:rPr>
                <w:rFonts w:asciiTheme="majorBidi" w:hAnsiTheme="majorBidi" w:cstheme="majorBidi"/>
                <w:sz w:val="16"/>
                <w:szCs w:val="16"/>
              </w:rPr>
              <w:t>Cell line</w:t>
            </w:r>
          </w:p>
        </w:tc>
        <w:tc>
          <w:tcPr>
            <w:tcW w:w="567" w:type="dxa"/>
            <w:vAlign w:val="center"/>
          </w:tcPr>
          <w:p w:rsidR="007B7034" w:rsidRPr="00BD5F5D" w:rsidRDefault="007B7034" w:rsidP="00453345">
            <w:pPr>
              <w:jc w:val="center"/>
              <w:rPr>
                <w:rFonts w:asciiTheme="majorBidi" w:hAnsiTheme="majorBidi" w:cstheme="majorBidi"/>
                <w:sz w:val="16"/>
                <w:szCs w:val="16"/>
              </w:rPr>
            </w:pPr>
            <w:r w:rsidRPr="00BD5F5D">
              <w:rPr>
                <w:rFonts w:asciiTheme="majorBidi" w:hAnsiTheme="majorBidi" w:cstheme="majorBidi"/>
                <w:sz w:val="16"/>
                <w:szCs w:val="16"/>
              </w:rPr>
              <w:t>2004</w:t>
            </w:r>
          </w:p>
        </w:tc>
        <w:tc>
          <w:tcPr>
            <w:tcW w:w="992" w:type="dxa"/>
            <w:vAlign w:val="center"/>
          </w:tcPr>
          <w:p w:rsidR="007B7034" w:rsidRPr="00BD5F5D" w:rsidRDefault="007B7034" w:rsidP="00453345">
            <w:pPr>
              <w:jc w:val="center"/>
              <w:rPr>
                <w:rFonts w:asciiTheme="majorBidi" w:hAnsiTheme="majorBidi" w:cstheme="majorBidi"/>
                <w:sz w:val="16"/>
                <w:szCs w:val="16"/>
              </w:rPr>
            </w:pPr>
            <w:r w:rsidRPr="00BD5F5D">
              <w:rPr>
                <w:rFonts w:asciiTheme="majorBidi" w:hAnsiTheme="majorBidi" w:cstheme="majorBidi"/>
                <w:sz w:val="16"/>
                <w:szCs w:val="16"/>
              </w:rPr>
              <w:t>AY243333</w:t>
            </w:r>
          </w:p>
        </w:tc>
        <w:tc>
          <w:tcPr>
            <w:tcW w:w="709" w:type="dxa"/>
            <w:vAlign w:val="center"/>
          </w:tcPr>
          <w:p w:rsidR="007B7034" w:rsidRPr="00BD5F5D" w:rsidRDefault="007B7034" w:rsidP="00453345">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7B7034" w:rsidRPr="00BD5F5D" w:rsidRDefault="007B7034" w:rsidP="00453345">
            <w:pPr>
              <w:jc w:val="center"/>
              <w:rPr>
                <w:rFonts w:asciiTheme="majorBidi" w:hAnsiTheme="majorBidi" w:cstheme="majorBidi"/>
                <w:sz w:val="16"/>
                <w:szCs w:val="16"/>
              </w:rPr>
            </w:pPr>
            <w:r w:rsidRPr="00BD5F5D">
              <w:rPr>
                <w:rFonts w:asciiTheme="majorBidi" w:hAnsiTheme="majorBidi" w:cstheme="majorBidi"/>
                <w:sz w:val="16"/>
                <w:szCs w:val="16"/>
              </w:rPr>
              <w:t>438</w:t>
            </w:r>
          </w:p>
        </w:tc>
        <w:tc>
          <w:tcPr>
            <w:tcW w:w="425" w:type="dxa"/>
            <w:vAlign w:val="center"/>
          </w:tcPr>
          <w:p w:rsidR="007B7034" w:rsidRPr="00BD5F5D" w:rsidRDefault="007B7034" w:rsidP="00453345">
            <w:pPr>
              <w:jc w:val="center"/>
              <w:rPr>
                <w:rFonts w:asciiTheme="majorBidi" w:hAnsiTheme="majorBidi" w:cstheme="majorBidi"/>
                <w:sz w:val="16"/>
                <w:szCs w:val="16"/>
              </w:rPr>
            </w:pPr>
            <w:r w:rsidRPr="00BD5F5D">
              <w:rPr>
                <w:rFonts w:asciiTheme="majorBidi" w:hAnsiTheme="majorBidi" w:cstheme="majorBidi"/>
                <w:sz w:val="16"/>
                <w:szCs w:val="16"/>
              </w:rPr>
              <w:t>100</w:t>
            </w:r>
          </w:p>
        </w:tc>
        <w:tc>
          <w:tcPr>
            <w:tcW w:w="425" w:type="dxa"/>
            <w:vAlign w:val="center"/>
          </w:tcPr>
          <w:p w:rsidR="007B7034" w:rsidRPr="00BD5F5D" w:rsidRDefault="0035350F" w:rsidP="00453345">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7B7034" w:rsidRPr="00BD5F5D" w:rsidRDefault="006C18E6" w:rsidP="00453345">
            <w:pPr>
              <w:jc w:val="center"/>
              <w:rPr>
                <w:rFonts w:asciiTheme="majorBidi" w:hAnsiTheme="majorBidi" w:cstheme="majorBidi"/>
                <w:sz w:val="16"/>
                <w:szCs w:val="16"/>
              </w:rPr>
            </w:pPr>
            <w:r w:rsidRPr="00BD5F5D">
              <w:rPr>
                <w:rFonts w:asciiTheme="majorBidi" w:hAnsiTheme="majorBidi" w:cstheme="majorBidi"/>
                <w:sz w:val="16"/>
                <w:szCs w:val="16"/>
              </w:rPr>
              <w:t>8</w:t>
            </w:r>
          </w:p>
        </w:tc>
        <w:tc>
          <w:tcPr>
            <w:tcW w:w="567" w:type="dxa"/>
            <w:vAlign w:val="center"/>
          </w:tcPr>
          <w:p w:rsidR="007B7034" w:rsidRPr="00BD5F5D" w:rsidRDefault="007B7034" w:rsidP="00453345">
            <w:pPr>
              <w:jc w:val="center"/>
              <w:rPr>
                <w:rFonts w:asciiTheme="majorBidi" w:hAnsiTheme="majorBidi" w:cstheme="majorBidi"/>
                <w:sz w:val="16"/>
                <w:szCs w:val="16"/>
              </w:rPr>
            </w:pPr>
            <w:proofErr w:type="spellStart"/>
            <w:proofErr w:type="gramStart"/>
            <w:r w:rsidRPr="00BD5F5D">
              <w:rPr>
                <w:rFonts w:asciiTheme="majorBidi" w:hAnsiTheme="majorBidi" w:cstheme="majorBidi"/>
                <w:sz w:val="16"/>
                <w:szCs w:val="16"/>
              </w:rPr>
              <w:t>vl</w:t>
            </w:r>
            <w:proofErr w:type="spellEnd"/>
            <w:proofErr w:type="gramEnd"/>
            <w:r w:rsidRPr="00BD5F5D">
              <w:rPr>
                <w:rFonts w:asciiTheme="majorBidi" w:hAnsiTheme="majorBidi" w:cstheme="majorBidi"/>
                <w:sz w:val="16"/>
                <w:szCs w:val="16"/>
              </w:rPr>
              <w:t>?</w:t>
            </w:r>
          </w:p>
        </w:tc>
        <w:tc>
          <w:tcPr>
            <w:tcW w:w="851" w:type="dxa"/>
            <w:vAlign w:val="center"/>
          </w:tcPr>
          <w:p w:rsidR="007B7034" w:rsidRPr="00BD5F5D" w:rsidRDefault="0035350F" w:rsidP="00453345">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7B7034" w:rsidRPr="00BD5F5D" w:rsidRDefault="007A1F11" w:rsidP="00453345">
            <w:pPr>
              <w:jc w:val="center"/>
              <w:rPr>
                <w:rFonts w:asciiTheme="majorBidi" w:hAnsiTheme="majorBidi" w:cstheme="majorBidi"/>
                <w:sz w:val="16"/>
                <w:szCs w:val="16"/>
              </w:rPr>
            </w:pPr>
            <w:r w:rsidRPr="00BD5F5D">
              <w:rPr>
                <w:rFonts w:asciiTheme="majorBidi" w:hAnsiTheme="majorBidi" w:cstheme="majorBidi"/>
                <w:sz w:val="16"/>
                <w:szCs w:val="16"/>
              </w:rPr>
              <w:t>III</w:t>
            </w:r>
          </w:p>
        </w:tc>
        <w:tc>
          <w:tcPr>
            <w:tcW w:w="1843" w:type="dxa"/>
            <w:vAlign w:val="center"/>
          </w:tcPr>
          <w:p w:rsidR="007B7034" w:rsidRPr="00BD5F5D" w:rsidRDefault="007B7034" w:rsidP="00453345">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16/j.vetmic.2004.06.007","ISSN":"0378-1135 (Print)","PMID":"15327791","abstract":"Marek's disease (MD) is a highly contagious lymphoproliferative and demyelinating  disorder of chickens. MD is caused by Marek's disease virus (MDV), a cell-associated, acute-transforming alphaherpesvirus. For three decades, losses to the poultry industry due to MD have been greatly limited through the use of live vaccines. MDV vaccine strains are comprised of antigenically related, apathogenic MDVs originally isolated from chickens (MDV-2), turkeys (herpesvirus of turkeys, HVT) or attenuated-oncogenic strains of MDV-1 (CVI-988). Since the inception of high-density poultry production and MD vaccination, there have been two discernible increases in the virulence of MDV field strains. Our objectives were to determine if common mutations in the major glycoprotein genes, a major lytic antigen phosphoprotein 38 (pp38) or a major latency/transformation antigen Meq (Marek's EcoRI-Q-encoded protein) were associated with enhanced MDV virulence. To address this, we cloned and sequenced the major surface glycoprotein genes (gB, gC, gD, gE, gH, gI, and gL) of five MDV strains that were representative of the virulent (v), very virulent (vv) and very virulent plus (vv+) pathotypes of MDV. We found no consistent mutations in these genes that correlated strictly with virulence level. The glycoprotein genes most similar among MDV-1, MDV-2 and HVT (gB and gC, approximately 81 and 75%, respectively) were among the most conserved across pathotype. We found mutations mapping to the putative signal cleavage site in the gL genes in four out of eleven vv+MDVs, but this mutation was also identified in one vvMDV (643P) indicating that it did not correlate with enhanced virulence. In further analysis of an additional 12 MDV strains, we found no gross polymorphism in any of the glycoprotein genes. Likewise, by PCR and RFLP analysis, we found no polymorphism at the locus encoding the pp38 gene, an early lytic-phase gene associated with MDV replication. In contrast, we found distinct mutations in the latency and transformation-associated Marek's EcoRI-Q-encoded protein, Meq. In examination of the DNA and deduced amino acid sequence of meq genes from 26 MDV strains (9 m/vMDV, 5 vvMDV and 12 vv+MDVs), we found distinct polymorphism and point mutations that appeared to correlate with virulence. Although a complex trait like MDV virulence is likely to be multigenic, these data describe the first sets of mutations that appear to correlate with MDV virulence. Our conclusion is that since …","author":[{"dropping-particle":"","family":"Shamblin","given":"Christine E","non-dropping-particle":"","parse-names":false,"suffix":""},{"dropping-particle":"","family":"Greene","given":"Natalie","non-dropping-particle":"","parse-names":false,"suffix":""},{"dropping-particle":"","family":"Arumugaswami","given":"Vaithilingaraja","non-dropping-particle":"","parse-names":false,"suffix":""},{"dropping-particle":"","family":"Dienglewicz","given":"Robert L","non-dropping-particle":"","parse-names":false,"suffix":""},{"dropping-particle":"","family":"Parcells","given":"Mark S","non-dropping-particle":"","parse-names":false,"suffix":""}],"container-title":"Veterinary microbiology","id":"ITEM-1","issue":"3-4","issued":{"date-parts":[["2004","9"]]},"language":"eng","page":"147-167","publisher-place":"Netherlands","title":"Comparative analysis of Marek's disease virus (MDV) glycoprotein-, lytic antigen  pp38- and transformation antigen Meq-encoding genes: association of meq mutations with MDVs of high virulence.","type":"article-journal","volume":"102"},"uris":["http://www.mendeley.com/documents/?uuid=17321c54-ab50-48a4-bd1e-a363a9d16272"]}],"mendeley":{"formattedCitation":"(Shamblin et al. 2004)","plainTextFormattedCitation":"(Shamblin et al. 2004)","previouslyFormattedCitation":"[1]"},"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Shamblin et al. 2004)</w:t>
            </w:r>
            <w:r w:rsidRPr="00BD5F5D">
              <w:rPr>
                <w:rFonts w:asciiTheme="majorBidi" w:hAnsiTheme="majorBidi" w:cstheme="majorBidi"/>
                <w:sz w:val="16"/>
                <w:szCs w:val="16"/>
              </w:rPr>
              <w:fldChar w:fldCharType="end"/>
            </w:r>
          </w:p>
        </w:tc>
        <w:tc>
          <w:tcPr>
            <w:tcW w:w="3402" w:type="dxa"/>
          </w:tcPr>
          <w:p w:rsidR="007B7034" w:rsidRPr="00BD5F5D" w:rsidRDefault="007B7034" w:rsidP="00836AD8">
            <w:pPr>
              <w:rPr>
                <w:rFonts w:asciiTheme="majorBidi" w:hAnsiTheme="majorBidi" w:cstheme="majorBidi"/>
                <w:sz w:val="16"/>
                <w:szCs w:val="16"/>
              </w:rPr>
            </w:pPr>
            <w:r w:rsidRPr="00BD5F5D">
              <w:rPr>
                <w:rFonts w:asciiTheme="majorBidi" w:hAnsiTheme="majorBidi" w:cstheme="majorBidi"/>
                <w:sz w:val="16"/>
                <w:szCs w:val="16"/>
              </w:rPr>
              <w:t>Longest isoform</w:t>
            </w:r>
          </w:p>
        </w:tc>
      </w:tr>
      <w:tr w:rsidR="00BD5F5D" w:rsidRPr="00BD5F5D" w:rsidTr="00BD5F5D">
        <w:tc>
          <w:tcPr>
            <w:tcW w:w="329" w:type="dxa"/>
          </w:tcPr>
          <w:p w:rsidR="00836AD8" w:rsidRPr="00BD5F5D" w:rsidRDefault="001E2918" w:rsidP="00836AD8">
            <w:pPr>
              <w:rPr>
                <w:rFonts w:asciiTheme="majorBidi" w:hAnsiTheme="majorBidi" w:cstheme="majorBidi"/>
                <w:sz w:val="16"/>
                <w:szCs w:val="16"/>
              </w:rPr>
            </w:pPr>
            <w:r w:rsidRPr="00BD5F5D">
              <w:rPr>
                <w:rFonts w:asciiTheme="majorBidi" w:hAnsiTheme="majorBidi" w:cstheme="majorBidi"/>
                <w:sz w:val="16"/>
                <w:szCs w:val="16"/>
              </w:rPr>
              <w:t>2</w:t>
            </w:r>
          </w:p>
        </w:tc>
        <w:tc>
          <w:tcPr>
            <w:tcW w:w="1277" w:type="dxa"/>
          </w:tcPr>
          <w:p w:rsidR="00836AD8" w:rsidRPr="00BD5F5D" w:rsidRDefault="00836AD8" w:rsidP="00836AD8">
            <w:pPr>
              <w:rPr>
                <w:rFonts w:asciiTheme="majorBidi" w:hAnsiTheme="majorBidi" w:cstheme="majorBidi"/>
                <w:sz w:val="16"/>
                <w:szCs w:val="16"/>
              </w:rPr>
            </w:pPr>
            <w:r w:rsidRPr="00BD5F5D">
              <w:rPr>
                <w:rFonts w:asciiTheme="majorBidi" w:hAnsiTheme="majorBidi" w:cstheme="majorBidi"/>
                <w:sz w:val="16"/>
                <w:szCs w:val="16"/>
              </w:rPr>
              <w:t>Italy/</w:t>
            </w:r>
            <w:proofErr w:type="spellStart"/>
            <w:r w:rsidRPr="00BD5F5D">
              <w:rPr>
                <w:rFonts w:asciiTheme="majorBidi" w:hAnsiTheme="majorBidi" w:cstheme="majorBidi"/>
                <w:sz w:val="16"/>
                <w:szCs w:val="16"/>
              </w:rPr>
              <w:t>Ck</w:t>
            </w:r>
            <w:proofErr w:type="spellEnd"/>
            <w:r w:rsidRPr="00BD5F5D">
              <w:rPr>
                <w:rFonts w:asciiTheme="majorBidi" w:hAnsiTheme="majorBidi" w:cstheme="majorBidi"/>
                <w:sz w:val="16"/>
                <w:szCs w:val="16"/>
              </w:rPr>
              <w:t>/847/17</w:t>
            </w:r>
          </w:p>
        </w:tc>
        <w:tc>
          <w:tcPr>
            <w:tcW w:w="992"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Italy</w:t>
            </w:r>
          </w:p>
        </w:tc>
        <w:tc>
          <w:tcPr>
            <w:tcW w:w="1276"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By. chicken</w:t>
            </w:r>
          </w:p>
        </w:tc>
        <w:tc>
          <w:tcPr>
            <w:tcW w:w="567"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2017</w:t>
            </w:r>
          </w:p>
        </w:tc>
        <w:tc>
          <w:tcPr>
            <w:tcW w:w="992" w:type="dxa"/>
            <w:vAlign w:val="center"/>
          </w:tcPr>
          <w:p w:rsidR="00836AD8" w:rsidRPr="00BD5F5D" w:rsidRDefault="00485044" w:rsidP="00453345">
            <w:pPr>
              <w:jc w:val="center"/>
              <w:rPr>
                <w:rFonts w:asciiTheme="majorBidi" w:hAnsiTheme="majorBidi" w:cstheme="majorBidi"/>
                <w:sz w:val="16"/>
                <w:szCs w:val="16"/>
              </w:rPr>
            </w:pPr>
            <w:r w:rsidRPr="00BD5F5D">
              <w:rPr>
                <w:rFonts w:asciiTheme="majorBidi" w:hAnsiTheme="majorBidi" w:cstheme="majorBidi"/>
                <w:sz w:val="16"/>
                <w:szCs w:val="16"/>
              </w:rPr>
              <w:t>MK139672</w:t>
            </w:r>
          </w:p>
        </w:tc>
        <w:tc>
          <w:tcPr>
            <w:tcW w:w="709" w:type="dxa"/>
            <w:vAlign w:val="center"/>
          </w:tcPr>
          <w:p w:rsidR="00836AD8" w:rsidRPr="00BD5F5D" w:rsidRDefault="00836AD8" w:rsidP="00453345">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418</w:t>
            </w:r>
          </w:p>
        </w:tc>
        <w:tc>
          <w:tcPr>
            <w:tcW w:w="425"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79</w:t>
            </w:r>
          </w:p>
        </w:tc>
        <w:tc>
          <w:tcPr>
            <w:tcW w:w="425"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10</w:t>
            </w:r>
          </w:p>
        </w:tc>
        <w:tc>
          <w:tcPr>
            <w:tcW w:w="567" w:type="dxa"/>
            <w:vAlign w:val="center"/>
          </w:tcPr>
          <w:p w:rsidR="00836AD8" w:rsidRPr="00BD5F5D" w:rsidRDefault="00836AD8" w:rsidP="00453345">
            <w:pPr>
              <w:jc w:val="center"/>
              <w:rPr>
                <w:rFonts w:asciiTheme="majorBidi" w:hAnsiTheme="majorBidi" w:cstheme="majorBidi"/>
                <w:sz w:val="16"/>
                <w:szCs w:val="16"/>
              </w:rPr>
            </w:pPr>
            <w:proofErr w:type="spellStart"/>
            <w:r w:rsidRPr="00BD5F5D">
              <w:rPr>
                <w:rFonts w:asciiTheme="majorBidi" w:hAnsiTheme="majorBidi" w:cstheme="majorBidi"/>
                <w:sz w:val="16"/>
                <w:szCs w:val="16"/>
              </w:rPr>
              <w:t>vl</w:t>
            </w:r>
            <w:proofErr w:type="spellEnd"/>
          </w:p>
        </w:tc>
        <w:tc>
          <w:tcPr>
            <w:tcW w:w="851" w:type="dxa"/>
            <w:vAlign w:val="center"/>
          </w:tcPr>
          <w:p w:rsidR="00836AD8" w:rsidRPr="00BD5F5D" w:rsidRDefault="0035350F" w:rsidP="00453345">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36AD8" w:rsidRPr="00BD5F5D" w:rsidRDefault="00A475E3" w:rsidP="00453345">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https://doi.org/10.3382/ps/pez095","ISSN":"0032-5791","abstract":"ABSTRACT Marek's disease (MD) is an important lymphoproliferative disease of chickens, caused by Gallid alphaherpesvirus 2 (GaHV-2). Outbreaks are commonly reported in commercial flocks, but also in backyard chickens. Whereas the molecular characteristics of GaHV-2 strains from the commercial poultry sector have been reported, no recent data are available for the rural sector. To fill this gap, 19 GaHV-2 strains detected in 19 Italian backyard chicken flocks during suspected MD outbreaks were molecularly characterized through an analysis of the meq gene, the major GaHV-2 oncogene. The number of four consecutive prolines (PPPP) within the proline-rich repeats of the Meq transactivation domain, the proline content, and the presence of amino acid (aa) substitutions were determined. Phylogenetic analysis was performed using the Maximum Likelihood method. Sequence analysis revealed a heterogeneous population of GaHV-2 strains circulating in Italian backyard flocks. Seven strains, detected from birds affected by classical MD, showed a unique meq isoform of 418 aa with a very high number of PPPP motifs. Molecular and clinical features are suggestive of a low oncogenic potential of these strains. The remaining 12 strains, detected from flocks experiencing acute MD, transient paralysis, or sudden death, had shorter Meq protein isoforms (298 or 339 aa) with a lower number of PPPP motifs and point mutations interrupting PPPP. These features allow us to assert the high virulence of these strains. These findings reveal the circulation of low- and high-virulence GaHV-2 strains in the Italian rural sector.","author":[{"dropping-particle":"","family":"Mescolini","given":"Giulia","non-dropping-particle":"","parse-names":false,"suffix":""},{"dropping-particle":"","family":"Lupini","given":"Caterina","non-dropping-particle":"","parse-names":false,"suffix":""},{"dropping-particle":"","family":"Felice","given":"Viviana","non-dropping-particle":"","parse-names":false,"suffix":""},{"dropping-particle":"","family":"Guerrini","given":"Alessandro","non-dropping-particle":"","parse-names":false,"suffix":""},{"dropping-particle":"","family":"Silveira","given":"Flavio","non-dropping-particle":"","parse-names":false,"suffix":""},{"dropping-particle":"","family":"Cecchinato","given":"Mattia","non-dropping-particle":"","parse-names":false,"suffix":""},{"dropping-particle":"","family":"Catelli","given":"Elena","non-dropping-particle":"","parse-names":false,"suffix":""}],"container-title":"Poultry Science","id":"ITEM-1","issue":"8","issued":{"date-parts":[["2019"]]},"page":"3130-3137","title":"Molecular characterization of the meq gene of Marek's disease viruses detected in unvaccinated backyard chickens reveals the circulation of low- and high-virulence strains","type":"article-journal","volume":"98"},"uris":["http://www.mendeley.com/documents/?uuid=54772337-8587-4e7a-9210-df4ca08c1796"]}],"mendeley":{"formattedCitation":"(Mescolini et al. 2019)","plainTextFormattedCitation":"(Mescolini et al. 2019)","previouslyFormattedCitation":"[2]"},"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Mescolini et al. 2019)</w:t>
            </w:r>
            <w:r w:rsidRPr="00BD5F5D">
              <w:rPr>
                <w:rFonts w:asciiTheme="majorBidi" w:hAnsiTheme="majorBidi" w:cstheme="majorBidi"/>
                <w:sz w:val="16"/>
                <w:szCs w:val="16"/>
              </w:rPr>
              <w:fldChar w:fldCharType="end"/>
            </w:r>
          </w:p>
        </w:tc>
        <w:tc>
          <w:tcPr>
            <w:tcW w:w="3402" w:type="dxa"/>
          </w:tcPr>
          <w:p w:rsidR="00836AD8" w:rsidRPr="00BD5F5D" w:rsidRDefault="00836AD8" w:rsidP="00836AD8">
            <w:pPr>
              <w:ind w:right="1211"/>
              <w:rPr>
                <w:rFonts w:asciiTheme="majorBidi" w:hAnsiTheme="majorBidi" w:cstheme="majorBidi"/>
                <w:sz w:val="16"/>
                <w:szCs w:val="16"/>
              </w:rPr>
            </w:pPr>
          </w:p>
        </w:tc>
      </w:tr>
      <w:tr w:rsidR="00BD5F5D" w:rsidRPr="00BD5F5D" w:rsidTr="00BD5F5D">
        <w:tc>
          <w:tcPr>
            <w:tcW w:w="329" w:type="dxa"/>
          </w:tcPr>
          <w:p w:rsidR="00836AD8" w:rsidRPr="00BD5F5D" w:rsidRDefault="001E2918" w:rsidP="00836AD8">
            <w:pPr>
              <w:rPr>
                <w:rFonts w:asciiTheme="majorBidi" w:hAnsiTheme="majorBidi" w:cstheme="majorBidi"/>
                <w:sz w:val="16"/>
                <w:szCs w:val="16"/>
              </w:rPr>
            </w:pPr>
            <w:r w:rsidRPr="00BD5F5D">
              <w:rPr>
                <w:rFonts w:asciiTheme="majorBidi" w:hAnsiTheme="majorBidi" w:cstheme="majorBidi"/>
                <w:sz w:val="16"/>
                <w:szCs w:val="16"/>
              </w:rPr>
              <w:t>3</w:t>
            </w:r>
          </w:p>
        </w:tc>
        <w:tc>
          <w:tcPr>
            <w:tcW w:w="1277" w:type="dxa"/>
          </w:tcPr>
          <w:p w:rsidR="00836AD8" w:rsidRPr="00BD5F5D" w:rsidRDefault="00836AD8" w:rsidP="00836AD8">
            <w:pPr>
              <w:rPr>
                <w:rFonts w:asciiTheme="majorBidi" w:hAnsiTheme="majorBidi" w:cstheme="majorBidi"/>
                <w:sz w:val="16"/>
                <w:szCs w:val="16"/>
              </w:rPr>
            </w:pPr>
            <w:r w:rsidRPr="00BD5F5D">
              <w:rPr>
                <w:rFonts w:asciiTheme="majorBidi" w:hAnsiTheme="majorBidi" w:cstheme="majorBidi"/>
                <w:sz w:val="16"/>
                <w:szCs w:val="16"/>
              </w:rPr>
              <w:t>Italy/</w:t>
            </w:r>
            <w:proofErr w:type="spellStart"/>
            <w:r w:rsidRPr="00BD5F5D">
              <w:rPr>
                <w:rFonts w:asciiTheme="majorBidi" w:hAnsiTheme="majorBidi" w:cstheme="majorBidi"/>
                <w:sz w:val="16"/>
                <w:szCs w:val="16"/>
              </w:rPr>
              <w:t>Ck</w:t>
            </w:r>
            <w:proofErr w:type="spellEnd"/>
            <w:r w:rsidRPr="00BD5F5D">
              <w:rPr>
                <w:rFonts w:asciiTheme="majorBidi" w:hAnsiTheme="majorBidi" w:cstheme="majorBidi"/>
                <w:sz w:val="16"/>
                <w:szCs w:val="16"/>
              </w:rPr>
              <w:t>/507/15</w:t>
            </w:r>
          </w:p>
        </w:tc>
        <w:tc>
          <w:tcPr>
            <w:tcW w:w="992"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Italy</w:t>
            </w:r>
          </w:p>
        </w:tc>
        <w:tc>
          <w:tcPr>
            <w:tcW w:w="1276"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By. chicken</w:t>
            </w:r>
          </w:p>
        </w:tc>
        <w:tc>
          <w:tcPr>
            <w:tcW w:w="567"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2015</w:t>
            </w:r>
          </w:p>
        </w:tc>
        <w:tc>
          <w:tcPr>
            <w:tcW w:w="992"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MK139661</w:t>
            </w:r>
          </w:p>
        </w:tc>
        <w:tc>
          <w:tcPr>
            <w:tcW w:w="709" w:type="dxa"/>
            <w:vAlign w:val="center"/>
          </w:tcPr>
          <w:p w:rsidR="00836AD8" w:rsidRPr="00BD5F5D" w:rsidRDefault="00836AD8" w:rsidP="00453345">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418</w:t>
            </w:r>
          </w:p>
        </w:tc>
        <w:tc>
          <w:tcPr>
            <w:tcW w:w="425"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79</w:t>
            </w:r>
          </w:p>
        </w:tc>
        <w:tc>
          <w:tcPr>
            <w:tcW w:w="425"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t>9</w:t>
            </w:r>
          </w:p>
        </w:tc>
        <w:tc>
          <w:tcPr>
            <w:tcW w:w="567" w:type="dxa"/>
            <w:vAlign w:val="center"/>
          </w:tcPr>
          <w:p w:rsidR="00836AD8" w:rsidRPr="00BD5F5D" w:rsidRDefault="00836AD8" w:rsidP="00453345">
            <w:pPr>
              <w:jc w:val="center"/>
              <w:rPr>
                <w:rFonts w:asciiTheme="majorBidi" w:hAnsiTheme="majorBidi" w:cstheme="majorBidi"/>
                <w:sz w:val="16"/>
                <w:szCs w:val="16"/>
              </w:rPr>
            </w:pPr>
            <w:proofErr w:type="spellStart"/>
            <w:r w:rsidRPr="00BD5F5D">
              <w:rPr>
                <w:rFonts w:asciiTheme="majorBidi" w:hAnsiTheme="majorBidi" w:cstheme="majorBidi"/>
                <w:sz w:val="16"/>
                <w:szCs w:val="16"/>
              </w:rPr>
              <w:t>vl</w:t>
            </w:r>
            <w:proofErr w:type="spellEnd"/>
          </w:p>
        </w:tc>
        <w:tc>
          <w:tcPr>
            <w:tcW w:w="851" w:type="dxa"/>
            <w:vAlign w:val="center"/>
          </w:tcPr>
          <w:p w:rsidR="00836AD8" w:rsidRPr="00BD5F5D" w:rsidRDefault="0035350F" w:rsidP="00453345">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36AD8" w:rsidRPr="00BD5F5D" w:rsidRDefault="00A475E3" w:rsidP="00453345">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836AD8" w:rsidRPr="00BD5F5D" w:rsidRDefault="00836AD8" w:rsidP="00453345">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https://doi.org/10.3382/ps/pez095","ISSN":"0032-5791","abstract":"ABSTRACT Marek's disease (MD) is an important lymphoproliferative disease of chickens, caused by Gallid alphaherpesvirus 2 (GaHV-2). Outbreaks are commonly reported in commercial flocks, but also in backyard chickens. Whereas the molecular characteristics of GaHV-2 strains from the commercial poultry sector have been reported, no recent data are available for the rural sector. To fill this gap, 19 GaHV-2 strains detected in 19 Italian backyard chicken flocks during suspected MD outbreaks were molecularly characterized through an analysis of the meq gene, the major GaHV-2 oncogene. The number of four consecutive prolines (PPPP) within the proline-rich repeats of the Meq transactivation domain, the proline content, and the presence of amino acid (aa) substitutions were determined. Phylogenetic analysis was performed using the Maximum Likelihood method. Sequence analysis revealed a heterogeneous population of GaHV-2 strains circulating in Italian backyard flocks. Seven strains, detected from birds affected by classical MD, showed a unique meq isoform of 418 aa with a very high number of PPPP motifs. Molecular and clinical features are suggestive of a low oncogenic potential of these strains. The remaining 12 strains, detected from flocks experiencing acute MD, transient paralysis, or sudden death, had shorter Meq protein isoforms (298 or 339 aa) with a lower number of PPPP motifs and point mutations interrupting PPPP. These features allow us to assert the high virulence of these strains. These findings reveal the circulation of low- and high-virulence GaHV-2 strains in the Italian rural sector.","author":[{"dropping-particle":"","family":"Mescolini","given":"Giulia","non-dropping-particle":"","parse-names":false,"suffix":""},{"dropping-particle":"","family":"Lupini","given":"Caterina","non-dropping-particle":"","parse-names":false,"suffix":""},{"dropping-particle":"","family":"Felice","given":"Viviana","non-dropping-particle":"","parse-names":false,"suffix":""},{"dropping-particle":"","family":"Guerrini","given":"Alessandro","non-dropping-particle":"","parse-names":false,"suffix":""},{"dropping-particle":"","family":"Silveira","given":"Flavio","non-dropping-particle":"","parse-names":false,"suffix":""},{"dropping-particle":"","family":"Cecchinato","given":"Mattia","non-dropping-particle":"","parse-names":false,"suffix":""},{"dropping-particle":"","family":"Catelli","given":"Elena","non-dropping-particle":"","parse-names":false,"suffix":""}],"container-title":"Poultry Science","id":"ITEM-1","issue":"8","issued":{"date-parts":[["2019"]]},"page":"3130-3137","title":"Molecular characterization of the meq gene of Marek's disease viruses detected in unvaccinated backyard chickens reveals the circulation of low- and high-virulence strains","type":"article-journal","volume":"98"},"uris":["http://www.mendeley.com/documents/?uuid=54772337-8587-4e7a-9210-df4ca08c1796"]}],"mendeley":{"formattedCitation":"(Mescolini et al. 2019)","plainTextFormattedCitation":"(Mescolini et al. 2019)","previouslyFormattedCitation":"[2]"},"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Mescolini et al. 2019)</w:t>
            </w:r>
            <w:r w:rsidRPr="00BD5F5D">
              <w:rPr>
                <w:rFonts w:asciiTheme="majorBidi" w:hAnsiTheme="majorBidi" w:cstheme="majorBidi"/>
                <w:sz w:val="16"/>
                <w:szCs w:val="16"/>
              </w:rPr>
              <w:fldChar w:fldCharType="end"/>
            </w:r>
          </w:p>
        </w:tc>
        <w:tc>
          <w:tcPr>
            <w:tcW w:w="3402" w:type="dxa"/>
          </w:tcPr>
          <w:p w:rsidR="00836AD8" w:rsidRPr="00BD5F5D" w:rsidRDefault="00836AD8" w:rsidP="00836AD8">
            <w:pPr>
              <w:ind w:right="1211"/>
              <w:rPr>
                <w:rFonts w:asciiTheme="majorBidi" w:hAnsiTheme="majorBidi" w:cstheme="majorBidi"/>
                <w:sz w:val="16"/>
                <w:szCs w:val="16"/>
              </w:rPr>
            </w:pPr>
          </w:p>
        </w:tc>
      </w:tr>
      <w:tr w:rsidR="00BD5F5D" w:rsidRPr="00BD5F5D" w:rsidTr="00BD5F5D">
        <w:tc>
          <w:tcPr>
            <w:tcW w:w="329" w:type="dxa"/>
          </w:tcPr>
          <w:p w:rsidR="00054047" w:rsidRPr="00BD5F5D" w:rsidRDefault="001E2918" w:rsidP="00054047">
            <w:pPr>
              <w:rPr>
                <w:rFonts w:asciiTheme="majorBidi" w:hAnsiTheme="majorBidi" w:cstheme="majorBidi"/>
                <w:sz w:val="16"/>
                <w:szCs w:val="16"/>
              </w:rPr>
            </w:pPr>
            <w:r w:rsidRPr="00BD5F5D">
              <w:rPr>
                <w:rFonts w:asciiTheme="majorBidi" w:hAnsiTheme="majorBidi" w:cstheme="majorBidi"/>
                <w:sz w:val="16"/>
                <w:szCs w:val="16"/>
              </w:rPr>
              <w:t>4</w:t>
            </w:r>
          </w:p>
        </w:tc>
        <w:tc>
          <w:tcPr>
            <w:tcW w:w="1277" w:type="dxa"/>
          </w:tcPr>
          <w:p w:rsidR="00054047" w:rsidRPr="00BD5F5D" w:rsidRDefault="00054047" w:rsidP="00054047">
            <w:pPr>
              <w:rPr>
                <w:rFonts w:asciiTheme="majorBidi" w:hAnsiTheme="majorBidi" w:cstheme="majorBidi"/>
                <w:sz w:val="16"/>
                <w:szCs w:val="16"/>
              </w:rPr>
            </w:pPr>
            <w:r w:rsidRPr="00BD5F5D">
              <w:rPr>
                <w:rFonts w:asciiTheme="majorBidi" w:hAnsiTheme="majorBidi" w:cstheme="majorBidi"/>
                <w:sz w:val="16"/>
                <w:szCs w:val="16"/>
              </w:rPr>
              <w:t>CVI988</w:t>
            </w:r>
          </w:p>
        </w:tc>
        <w:tc>
          <w:tcPr>
            <w:tcW w:w="992" w:type="dxa"/>
            <w:vAlign w:val="center"/>
          </w:tcPr>
          <w:p w:rsidR="00054047" w:rsidRPr="00BD5F5D" w:rsidRDefault="00054047" w:rsidP="00453345">
            <w:pPr>
              <w:jc w:val="center"/>
              <w:rPr>
                <w:rFonts w:asciiTheme="majorBidi" w:hAnsiTheme="majorBidi" w:cstheme="majorBidi"/>
                <w:sz w:val="16"/>
                <w:szCs w:val="16"/>
              </w:rPr>
            </w:pPr>
            <w:r w:rsidRPr="00BD5F5D">
              <w:rPr>
                <w:rFonts w:asciiTheme="majorBidi" w:hAnsiTheme="majorBidi" w:cstheme="majorBidi"/>
                <w:sz w:val="16"/>
                <w:szCs w:val="16"/>
              </w:rPr>
              <w:t>Netherlands</w:t>
            </w:r>
          </w:p>
        </w:tc>
        <w:tc>
          <w:tcPr>
            <w:tcW w:w="1276" w:type="dxa"/>
            <w:vAlign w:val="center"/>
          </w:tcPr>
          <w:p w:rsidR="00054047" w:rsidRPr="00BD5F5D" w:rsidRDefault="0020793C" w:rsidP="00453345">
            <w:pPr>
              <w:jc w:val="center"/>
              <w:rPr>
                <w:rFonts w:asciiTheme="majorBidi" w:hAnsiTheme="majorBidi" w:cstheme="majorBidi"/>
                <w:sz w:val="16"/>
                <w:szCs w:val="16"/>
              </w:rPr>
            </w:pPr>
            <w:r w:rsidRPr="00BD5F5D">
              <w:rPr>
                <w:rFonts w:asciiTheme="majorBidi" w:hAnsiTheme="majorBidi" w:cstheme="majorBidi"/>
                <w:sz w:val="16"/>
                <w:szCs w:val="16"/>
              </w:rPr>
              <w:t>Cell line</w:t>
            </w:r>
          </w:p>
        </w:tc>
        <w:tc>
          <w:tcPr>
            <w:tcW w:w="567" w:type="dxa"/>
            <w:vAlign w:val="center"/>
          </w:tcPr>
          <w:p w:rsidR="00054047" w:rsidRPr="00BD5F5D" w:rsidRDefault="00054047" w:rsidP="00453345">
            <w:pPr>
              <w:jc w:val="center"/>
              <w:rPr>
                <w:rFonts w:asciiTheme="majorBidi" w:hAnsiTheme="majorBidi" w:cstheme="majorBidi"/>
                <w:sz w:val="16"/>
                <w:szCs w:val="16"/>
              </w:rPr>
            </w:pPr>
            <w:r w:rsidRPr="00BD5F5D">
              <w:rPr>
                <w:rFonts w:asciiTheme="majorBidi" w:hAnsiTheme="majorBidi" w:cstheme="majorBidi"/>
                <w:sz w:val="16"/>
                <w:szCs w:val="16"/>
              </w:rPr>
              <w:t>1972</w:t>
            </w:r>
          </w:p>
        </w:tc>
        <w:tc>
          <w:tcPr>
            <w:tcW w:w="992" w:type="dxa"/>
            <w:vAlign w:val="center"/>
          </w:tcPr>
          <w:p w:rsidR="00054047" w:rsidRPr="00BD5F5D" w:rsidRDefault="00054047" w:rsidP="00453345">
            <w:pPr>
              <w:jc w:val="center"/>
              <w:rPr>
                <w:rFonts w:asciiTheme="majorBidi" w:hAnsiTheme="majorBidi" w:cstheme="majorBidi"/>
                <w:sz w:val="16"/>
                <w:szCs w:val="16"/>
              </w:rPr>
            </w:pPr>
            <w:r w:rsidRPr="00BD5F5D">
              <w:rPr>
                <w:rFonts w:asciiTheme="majorBidi" w:hAnsiTheme="majorBidi" w:cstheme="majorBidi"/>
                <w:sz w:val="16"/>
                <w:szCs w:val="16"/>
              </w:rPr>
              <w:t>DQ534538</w:t>
            </w:r>
          </w:p>
        </w:tc>
        <w:tc>
          <w:tcPr>
            <w:tcW w:w="709" w:type="dxa"/>
            <w:vAlign w:val="center"/>
          </w:tcPr>
          <w:p w:rsidR="00054047" w:rsidRPr="00BD5F5D" w:rsidRDefault="00054047" w:rsidP="00453345">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054047" w:rsidRPr="00BD5F5D" w:rsidRDefault="00054047" w:rsidP="00453345">
            <w:pPr>
              <w:jc w:val="center"/>
              <w:rPr>
                <w:rFonts w:asciiTheme="majorBidi" w:hAnsiTheme="majorBidi" w:cstheme="majorBidi"/>
                <w:sz w:val="16"/>
                <w:szCs w:val="16"/>
              </w:rPr>
            </w:pPr>
            <w:r w:rsidRPr="00BD5F5D">
              <w:rPr>
                <w:rFonts w:asciiTheme="majorBidi" w:hAnsiTheme="majorBidi" w:cstheme="majorBidi"/>
                <w:sz w:val="16"/>
                <w:szCs w:val="16"/>
              </w:rPr>
              <w:t>399</w:t>
            </w:r>
          </w:p>
        </w:tc>
        <w:tc>
          <w:tcPr>
            <w:tcW w:w="425" w:type="dxa"/>
            <w:vAlign w:val="center"/>
          </w:tcPr>
          <w:p w:rsidR="00054047" w:rsidRPr="00BD5F5D" w:rsidRDefault="00054047" w:rsidP="00453345">
            <w:pPr>
              <w:jc w:val="center"/>
              <w:rPr>
                <w:rFonts w:asciiTheme="majorBidi" w:hAnsiTheme="majorBidi" w:cstheme="majorBidi"/>
                <w:sz w:val="16"/>
                <w:szCs w:val="16"/>
              </w:rPr>
            </w:pPr>
            <w:r w:rsidRPr="00BD5F5D">
              <w:rPr>
                <w:rFonts w:asciiTheme="majorBidi" w:hAnsiTheme="majorBidi" w:cstheme="majorBidi"/>
                <w:sz w:val="16"/>
                <w:szCs w:val="16"/>
              </w:rPr>
              <w:t>60</w:t>
            </w:r>
          </w:p>
        </w:tc>
        <w:tc>
          <w:tcPr>
            <w:tcW w:w="425" w:type="dxa"/>
            <w:vAlign w:val="center"/>
          </w:tcPr>
          <w:p w:rsidR="00054047" w:rsidRPr="00BD5F5D" w:rsidRDefault="0035350F" w:rsidP="00453345">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054047" w:rsidRPr="00BD5F5D" w:rsidRDefault="00054047" w:rsidP="00453345">
            <w:pPr>
              <w:jc w:val="center"/>
              <w:rPr>
                <w:rFonts w:asciiTheme="majorBidi" w:hAnsiTheme="majorBidi" w:cstheme="majorBidi"/>
                <w:sz w:val="16"/>
                <w:szCs w:val="16"/>
              </w:rPr>
            </w:pPr>
            <w:r w:rsidRPr="00BD5F5D">
              <w:rPr>
                <w:rFonts w:asciiTheme="majorBidi" w:hAnsiTheme="majorBidi" w:cstheme="majorBidi"/>
                <w:sz w:val="16"/>
                <w:szCs w:val="16"/>
              </w:rPr>
              <w:t>8</w:t>
            </w:r>
          </w:p>
        </w:tc>
        <w:tc>
          <w:tcPr>
            <w:tcW w:w="567" w:type="dxa"/>
            <w:vAlign w:val="center"/>
          </w:tcPr>
          <w:p w:rsidR="00054047" w:rsidRPr="00BD5F5D" w:rsidRDefault="00054047" w:rsidP="00453345">
            <w:pPr>
              <w:jc w:val="center"/>
              <w:rPr>
                <w:rFonts w:asciiTheme="majorBidi" w:hAnsiTheme="majorBidi" w:cstheme="majorBidi"/>
                <w:sz w:val="16"/>
                <w:szCs w:val="16"/>
              </w:rPr>
            </w:pPr>
            <w:r w:rsidRPr="00BD5F5D">
              <w:rPr>
                <w:rFonts w:asciiTheme="majorBidi" w:hAnsiTheme="majorBidi" w:cstheme="majorBidi"/>
                <w:sz w:val="16"/>
                <w:szCs w:val="16"/>
              </w:rPr>
              <w:t>l</w:t>
            </w:r>
          </w:p>
        </w:tc>
        <w:tc>
          <w:tcPr>
            <w:tcW w:w="851" w:type="dxa"/>
            <w:vAlign w:val="center"/>
          </w:tcPr>
          <w:p w:rsidR="00054047" w:rsidRPr="00BD5F5D" w:rsidRDefault="00054047" w:rsidP="00453345">
            <w:pPr>
              <w:jc w:val="center"/>
              <w:rPr>
                <w:rFonts w:asciiTheme="majorBidi" w:hAnsiTheme="majorBidi" w:cstheme="majorBidi"/>
                <w:sz w:val="16"/>
                <w:szCs w:val="16"/>
              </w:rPr>
            </w:pPr>
            <w:proofErr w:type="spellStart"/>
            <w:r w:rsidRPr="00BD5F5D">
              <w:rPr>
                <w:rFonts w:asciiTheme="majorBidi" w:hAnsiTheme="majorBidi" w:cstheme="majorBidi"/>
                <w:sz w:val="16"/>
                <w:szCs w:val="16"/>
              </w:rPr>
              <w:t>att</w:t>
            </w:r>
            <w:proofErr w:type="spellEnd"/>
          </w:p>
        </w:tc>
        <w:tc>
          <w:tcPr>
            <w:tcW w:w="567" w:type="dxa"/>
            <w:vAlign w:val="center"/>
          </w:tcPr>
          <w:p w:rsidR="00054047" w:rsidRPr="00BD5F5D" w:rsidRDefault="00A475E3" w:rsidP="00453345">
            <w:pPr>
              <w:jc w:val="center"/>
              <w:rPr>
                <w:rFonts w:asciiTheme="majorBidi" w:hAnsiTheme="majorBidi" w:cstheme="majorBidi"/>
                <w:sz w:val="16"/>
                <w:szCs w:val="16"/>
              </w:rPr>
            </w:pPr>
            <w:r w:rsidRPr="00BD5F5D">
              <w:rPr>
                <w:rFonts w:asciiTheme="majorBidi" w:hAnsiTheme="majorBidi" w:cstheme="majorBidi"/>
                <w:sz w:val="16"/>
                <w:szCs w:val="16"/>
              </w:rPr>
              <w:t>III</w:t>
            </w:r>
          </w:p>
        </w:tc>
        <w:tc>
          <w:tcPr>
            <w:tcW w:w="1843" w:type="dxa"/>
            <w:vAlign w:val="center"/>
          </w:tcPr>
          <w:p w:rsidR="00054047" w:rsidRPr="00BD5F5D" w:rsidRDefault="00054047" w:rsidP="00453345">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ISSN":"0005-2086 (Print)","PMID":"4337307","author":[{"dropping-particle":"","family":"Rispens","given":"B H","non-dropping-particle":"","parse-names":false,"suffix":""},{"dropping-particle":"","family":"Vloten","given":"H","non-dropping-particle":"van","parse-names":false,"suffix":""},{"dropping-particle":"","family":"Mastenbroek","given":"N","non-dropping-particle":"","parse-names":false,"suffix":""},{"dropping-particle":"","family":"Maas","given":"H J","non-dropping-particle":"","parse-names":false,"suffix":""},{"dropping-particle":"","family":"Schat","given":"K A","non-dropping-particle":"","parse-names":false,"suffix":""}],"container-title":"Avian diseases","id":"ITEM-1","issue":"1","issued":{"date-parts":[["1972","4"]]},"language":"eng","page":"108-125","publisher-place":"United States","title":"Control of Marek's disease in the Netherlands. I. Isolation of an avirulent Marek's  disease virus (strain CVI 988) and its use in laboratory vaccination trials.","type":"article-journal","volume":"16"},"uris":["http://www.mendeley.com/documents/?uuid=e5d62c59-5d7a-46f2-8dd6-8667aa633cf4"]}],"mendeley":{"formattedCitation":"(Rispens et al. 1972)","plainTextFormattedCitation":"(Rispens et al. 1972)","previouslyFormattedCitation":"[3]"},"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Rispens et al. 1972)</w:t>
            </w:r>
            <w:r w:rsidRPr="00BD5F5D">
              <w:rPr>
                <w:rFonts w:asciiTheme="majorBidi" w:hAnsiTheme="majorBidi" w:cstheme="majorBidi"/>
                <w:sz w:val="16"/>
                <w:szCs w:val="16"/>
              </w:rPr>
              <w:fldChar w:fldCharType="end"/>
            </w:r>
          </w:p>
        </w:tc>
        <w:tc>
          <w:tcPr>
            <w:tcW w:w="3402" w:type="dxa"/>
          </w:tcPr>
          <w:p w:rsidR="00054047" w:rsidRPr="00BD5F5D" w:rsidRDefault="00054047" w:rsidP="00054047">
            <w:pPr>
              <w:ind w:right="1211"/>
              <w:rPr>
                <w:rFonts w:asciiTheme="majorBidi" w:hAnsiTheme="majorBidi" w:cstheme="majorBidi"/>
                <w:sz w:val="16"/>
                <w:szCs w:val="16"/>
              </w:rPr>
            </w:pPr>
            <w:proofErr w:type="spellStart"/>
            <w:r w:rsidRPr="00BD5F5D">
              <w:rPr>
                <w:rFonts w:asciiTheme="majorBidi" w:hAnsiTheme="majorBidi" w:cstheme="majorBidi"/>
                <w:sz w:val="16"/>
                <w:szCs w:val="16"/>
              </w:rPr>
              <w:t>Intervet</w:t>
            </w:r>
            <w:proofErr w:type="spellEnd"/>
          </w:p>
        </w:tc>
      </w:tr>
      <w:tr w:rsidR="00BD5F5D" w:rsidRPr="00BD5F5D" w:rsidTr="00BD5F5D">
        <w:tc>
          <w:tcPr>
            <w:tcW w:w="329" w:type="dxa"/>
          </w:tcPr>
          <w:p w:rsidR="009D16CB" w:rsidRPr="00BD5F5D" w:rsidRDefault="001E2918" w:rsidP="009D16CB">
            <w:pPr>
              <w:rPr>
                <w:rFonts w:asciiTheme="majorBidi" w:hAnsiTheme="majorBidi" w:cstheme="majorBidi"/>
                <w:sz w:val="16"/>
                <w:szCs w:val="16"/>
              </w:rPr>
            </w:pPr>
            <w:r w:rsidRPr="00BD5F5D">
              <w:rPr>
                <w:rFonts w:asciiTheme="majorBidi" w:hAnsiTheme="majorBidi" w:cstheme="majorBidi"/>
                <w:sz w:val="16"/>
                <w:szCs w:val="16"/>
              </w:rPr>
              <w:t>5</w:t>
            </w:r>
          </w:p>
        </w:tc>
        <w:tc>
          <w:tcPr>
            <w:tcW w:w="1277" w:type="dxa"/>
          </w:tcPr>
          <w:p w:rsidR="009D16CB" w:rsidRPr="00BD5F5D" w:rsidRDefault="009D16CB" w:rsidP="009D16CB">
            <w:pPr>
              <w:rPr>
                <w:rFonts w:asciiTheme="majorBidi" w:hAnsiTheme="majorBidi" w:cstheme="majorBidi"/>
                <w:sz w:val="16"/>
                <w:szCs w:val="16"/>
              </w:rPr>
            </w:pPr>
            <w:r w:rsidRPr="00BD5F5D">
              <w:rPr>
                <w:rFonts w:asciiTheme="majorBidi" w:hAnsiTheme="majorBidi" w:cstheme="majorBidi"/>
                <w:sz w:val="16"/>
                <w:szCs w:val="16"/>
              </w:rPr>
              <w:t xml:space="preserve">JM/102/W </w:t>
            </w:r>
          </w:p>
        </w:tc>
        <w:tc>
          <w:tcPr>
            <w:tcW w:w="992" w:type="dxa"/>
            <w:vAlign w:val="center"/>
          </w:tcPr>
          <w:p w:rsidR="009D16CB" w:rsidRPr="00BD5F5D" w:rsidRDefault="009D16CB" w:rsidP="009D16CB">
            <w:pPr>
              <w:jc w:val="center"/>
              <w:rPr>
                <w:rFonts w:asciiTheme="majorBidi" w:hAnsiTheme="majorBidi" w:cstheme="majorBidi"/>
                <w:sz w:val="16"/>
                <w:szCs w:val="16"/>
              </w:rPr>
            </w:pPr>
            <w:r w:rsidRPr="00BD5F5D">
              <w:rPr>
                <w:rFonts w:asciiTheme="majorBidi" w:hAnsiTheme="majorBidi" w:cstheme="majorBidi"/>
                <w:sz w:val="16"/>
                <w:szCs w:val="16"/>
              </w:rPr>
              <w:t>USA</w:t>
            </w:r>
          </w:p>
        </w:tc>
        <w:tc>
          <w:tcPr>
            <w:tcW w:w="1276" w:type="dxa"/>
            <w:vAlign w:val="center"/>
          </w:tcPr>
          <w:p w:rsidR="009D16CB" w:rsidRPr="00BD5F5D" w:rsidRDefault="009D16CB" w:rsidP="009D16CB">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9D16CB" w:rsidRPr="00BD5F5D" w:rsidRDefault="009D16CB" w:rsidP="009D16CB">
            <w:pPr>
              <w:jc w:val="center"/>
              <w:rPr>
                <w:rFonts w:asciiTheme="majorBidi" w:hAnsiTheme="majorBidi" w:cstheme="majorBidi"/>
                <w:sz w:val="16"/>
                <w:szCs w:val="16"/>
              </w:rPr>
            </w:pPr>
            <w:r w:rsidRPr="00BD5F5D">
              <w:rPr>
                <w:rFonts w:asciiTheme="majorBidi" w:hAnsiTheme="majorBidi" w:cstheme="majorBidi"/>
                <w:sz w:val="16"/>
                <w:szCs w:val="16"/>
              </w:rPr>
              <w:t>1962</w:t>
            </w:r>
          </w:p>
        </w:tc>
        <w:tc>
          <w:tcPr>
            <w:tcW w:w="992" w:type="dxa"/>
            <w:vAlign w:val="center"/>
          </w:tcPr>
          <w:p w:rsidR="009D16CB" w:rsidRPr="00BD5F5D" w:rsidRDefault="009D16CB" w:rsidP="009D16CB">
            <w:pPr>
              <w:jc w:val="center"/>
              <w:rPr>
                <w:rFonts w:asciiTheme="majorBidi" w:hAnsiTheme="majorBidi" w:cstheme="majorBidi"/>
                <w:sz w:val="16"/>
                <w:szCs w:val="16"/>
              </w:rPr>
            </w:pPr>
            <w:r w:rsidRPr="00BD5F5D">
              <w:rPr>
                <w:rFonts w:asciiTheme="majorBidi" w:hAnsiTheme="majorBidi" w:cstheme="majorBidi"/>
                <w:sz w:val="16"/>
                <w:szCs w:val="16"/>
              </w:rPr>
              <w:t>DQ534539</w:t>
            </w:r>
          </w:p>
        </w:tc>
        <w:tc>
          <w:tcPr>
            <w:tcW w:w="709" w:type="dxa"/>
            <w:vAlign w:val="center"/>
          </w:tcPr>
          <w:p w:rsidR="009D16CB" w:rsidRPr="00BD5F5D" w:rsidRDefault="009D16CB" w:rsidP="009D16CB">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9D16CB" w:rsidRPr="00BD5F5D" w:rsidRDefault="009D16CB" w:rsidP="009D16CB">
            <w:pPr>
              <w:jc w:val="center"/>
              <w:rPr>
                <w:rFonts w:asciiTheme="majorBidi" w:hAnsiTheme="majorBidi" w:cstheme="majorBidi"/>
                <w:sz w:val="16"/>
                <w:szCs w:val="16"/>
              </w:rPr>
            </w:pPr>
            <w:r w:rsidRPr="00BD5F5D">
              <w:rPr>
                <w:rFonts w:asciiTheme="majorBidi" w:hAnsiTheme="majorBidi" w:cstheme="majorBidi"/>
                <w:sz w:val="16"/>
                <w:szCs w:val="16"/>
              </w:rPr>
              <w:t>399</w:t>
            </w:r>
          </w:p>
        </w:tc>
        <w:tc>
          <w:tcPr>
            <w:tcW w:w="425" w:type="dxa"/>
            <w:vAlign w:val="center"/>
          </w:tcPr>
          <w:p w:rsidR="009D16CB" w:rsidRPr="00BD5F5D" w:rsidRDefault="009D16CB" w:rsidP="009D16CB">
            <w:pPr>
              <w:jc w:val="center"/>
              <w:rPr>
                <w:rFonts w:asciiTheme="majorBidi" w:hAnsiTheme="majorBidi" w:cstheme="majorBidi"/>
                <w:sz w:val="16"/>
                <w:szCs w:val="16"/>
              </w:rPr>
            </w:pPr>
            <w:r w:rsidRPr="00BD5F5D">
              <w:rPr>
                <w:rFonts w:asciiTheme="majorBidi" w:hAnsiTheme="majorBidi" w:cstheme="majorBidi"/>
                <w:sz w:val="16"/>
                <w:szCs w:val="16"/>
              </w:rPr>
              <w:t>60</w:t>
            </w:r>
          </w:p>
        </w:tc>
        <w:tc>
          <w:tcPr>
            <w:tcW w:w="425" w:type="dxa"/>
            <w:vAlign w:val="center"/>
          </w:tcPr>
          <w:p w:rsidR="009D16CB" w:rsidRPr="00BD5F5D" w:rsidRDefault="009D16CB" w:rsidP="009D16CB">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9D16CB" w:rsidRPr="00BD5F5D" w:rsidRDefault="009D16CB" w:rsidP="009D16CB">
            <w:pPr>
              <w:jc w:val="center"/>
              <w:rPr>
                <w:rFonts w:asciiTheme="majorBidi" w:hAnsiTheme="majorBidi" w:cstheme="majorBidi"/>
                <w:sz w:val="16"/>
                <w:szCs w:val="16"/>
              </w:rPr>
            </w:pPr>
            <w:r w:rsidRPr="00BD5F5D">
              <w:rPr>
                <w:rFonts w:asciiTheme="majorBidi" w:hAnsiTheme="majorBidi" w:cstheme="majorBidi"/>
                <w:sz w:val="16"/>
                <w:szCs w:val="16"/>
              </w:rPr>
              <w:t>7</w:t>
            </w:r>
          </w:p>
        </w:tc>
        <w:tc>
          <w:tcPr>
            <w:tcW w:w="567" w:type="dxa"/>
            <w:vAlign w:val="center"/>
          </w:tcPr>
          <w:p w:rsidR="009D16CB" w:rsidRPr="00BD5F5D" w:rsidRDefault="009D16CB" w:rsidP="009D16CB">
            <w:pPr>
              <w:jc w:val="center"/>
              <w:rPr>
                <w:rFonts w:asciiTheme="majorBidi" w:hAnsiTheme="majorBidi" w:cstheme="majorBidi"/>
                <w:sz w:val="16"/>
                <w:szCs w:val="16"/>
              </w:rPr>
            </w:pPr>
            <w:r w:rsidRPr="00BD5F5D">
              <w:rPr>
                <w:rFonts w:asciiTheme="majorBidi" w:hAnsiTheme="majorBidi" w:cstheme="majorBidi"/>
                <w:sz w:val="16"/>
                <w:szCs w:val="16"/>
              </w:rPr>
              <w:t>l</w:t>
            </w:r>
          </w:p>
        </w:tc>
        <w:tc>
          <w:tcPr>
            <w:tcW w:w="851" w:type="dxa"/>
            <w:vAlign w:val="center"/>
          </w:tcPr>
          <w:p w:rsidR="009D16CB" w:rsidRPr="00BD5F5D" w:rsidRDefault="009D16CB" w:rsidP="009D16CB">
            <w:pPr>
              <w:jc w:val="center"/>
              <w:rPr>
                <w:rFonts w:asciiTheme="majorBidi" w:hAnsiTheme="majorBidi" w:cstheme="majorBidi"/>
                <w:sz w:val="16"/>
                <w:szCs w:val="16"/>
              </w:rPr>
            </w:pPr>
            <w:r w:rsidRPr="00BD5F5D">
              <w:rPr>
                <w:rFonts w:asciiTheme="majorBidi" w:hAnsiTheme="majorBidi" w:cstheme="majorBidi"/>
                <w:sz w:val="16"/>
                <w:szCs w:val="16"/>
              </w:rPr>
              <w:t>v</w:t>
            </w:r>
          </w:p>
        </w:tc>
        <w:tc>
          <w:tcPr>
            <w:tcW w:w="567" w:type="dxa"/>
            <w:vAlign w:val="center"/>
          </w:tcPr>
          <w:p w:rsidR="009D16CB" w:rsidRPr="00BD5F5D" w:rsidRDefault="00A475E3" w:rsidP="009D16CB">
            <w:pPr>
              <w:jc w:val="center"/>
              <w:rPr>
                <w:rFonts w:asciiTheme="majorBidi" w:hAnsiTheme="majorBidi" w:cstheme="majorBidi"/>
                <w:sz w:val="16"/>
                <w:szCs w:val="16"/>
              </w:rPr>
            </w:pPr>
            <w:r w:rsidRPr="00BD5F5D">
              <w:rPr>
                <w:rFonts w:asciiTheme="majorBidi" w:hAnsiTheme="majorBidi" w:cstheme="majorBidi"/>
                <w:sz w:val="16"/>
                <w:szCs w:val="16"/>
              </w:rPr>
              <w:t>II</w:t>
            </w:r>
          </w:p>
        </w:tc>
        <w:tc>
          <w:tcPr>
            <w:tcW w:w="1843" w:type="dxa"/>
            <w:vAlign w:val="center"/>
          </w:tcPr>
          <w:p w:rsidR="009D16CB" w:rsidRPr="00BD5F5D" w:rsidRDefault="00871CA0" w:rsidP="009D16CB">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3402" w:type="dxa"/>
          </w:tcPr>
          <w:p w:rsidR="009D16CB" w:rsidRPr="00BD5F5D" w:rsidRDefault="009D16CB" w:rsidP="009D16CB">
            <w:pPr>
              <w:rPr>
                <w:rFonts w:asciiTheme="majorBidi" w:hAnsiTheme="majorBidi" w:cstheme="majorBidi"/>
                <w:sz w:val="16"/>
                <w:szCs w:val="16"/>
              </w:rPr>
            </w:pPr>
          </w:p>
        </w:tc>
      </w:tr>
      <w:tr w:rsidR="00BD5F5D" w:rsidRPr="00BD5F5D" w:rsidTr="00BD5F5D">
        <w:tc>
          <w:tcPr>
            <w:tcW w:w="329" w:type="dxa"/>
          </w:tcPr>
          <w:p w:rsidR="009D16CB" w:rsidRPr="00BD5F5D" w:rsidRDefault="001E2918" w:rsidP="009D16CB">
            <w:pPr>
              <w:rPr>
                <w:rFonts w:asciiTheme="majorBidi" w:hAnsiTheme="majorBidi" w:cstheme="majorBidi"/>
                <w:sz w:val="16"/>
                <w:szCs w:val="16"/>
              </w:rPr>
            </w:pPr>
            <w:r w:rsidRPr="00BD5F5D">
              <w:rPr>
                <w:rFonts w:asciiTheme="majorBidi" w:hAnsiTheme="majorBidi" w:cstheme="majorBidi"/>
                <w:sz w:val="16"/>
                <w:szCs w:val="16"/>
              </w:rPr>
              <w:t>6</w:t>
            </w:r>
          </w:p>
        </w:tc>
        <w:tc>
          <w:tcPr>
            <w:tcW w:w="1277" w:type="dxa"/>
          </w:tcPr>
          <w:p w:rsidR="009D16CB" w:rsidRPr="00BD5F5D" w:rsidRDefault="009D16CB" w:rsidP="009D16CB">
            <w:pPr>
              <w:rPr>
                <w:rFonts w:asciiTheme="majorBidi" w:hAnsiTheme="majorBidi" w:cstheme="majorBidi"/>
                <w:sz w:val="16"/>
                <w:szCs w:val="16"/>
              </w:rPr>
            </w:pPr>
            <w:r w:rsidRPr="00BD5F5D">
              <w:rPr>
                <w:rFonts w:asciiTheme="majorBidi" w:hAnsiTheme="majorBidi" w:cstheme="majorBidi"/>
                <w:sz w:val="16"/>
                <w:szCs w:val="16"/>
              </w:rPr>
              <w:t>3004</w:t>
            </w:r>
          </w:p>
        </w:tc>
        <w:tc>
          <w:tcPr>
            <w:tcW w:w="992" w:type="dxa"/>
            <w:vAlign w:val="center"/>
          </w:tcPr>
          <w:p w:rsidR="009D16CB" w:rsidRPr="00BD5F5D" w:rsidRDefault="009D16CB" w:rsidP="009D16CB">
            <w:pPr>
              <w:jc w:val="center"/>
              <w:rPr>
                <w:rFonts w:asciiTheme="majorBidi" w:hAnsiTheme="majorBidi" w:cstheme="majorBidi"/>
                <w:sz w:val="16"/>
                <w:szCs w:val="16"/>
              </w:rPr>
            </w:pPr>
            <w:r w:rsidRPr="00BD5F5D">
              <w:rPr>
                <w:rFonts w:asciiTheme="majorBidi" w:hAnsiTheme="majorBidi" w:cstheme="majorBidi"/>
                <w:sz w:val="16"/>
                <w:szCs w:val="16"/>
              </w:rPr>
              <w:t>Russia</w:t>
            </w:r>
          </w:p>
        </w:tc>
        <w:tc>
          <w:tcPr>
            <w:tcW w:w="1276" w:type="dxa"/>
            <w:vAlign w:val="center"/>
          </w:tcPr>
          <w:p w:rsidR="009D16CB" w:rsidRPr="00BD5F5D" w:rsidRDefault="009D16CB" w:rsidP="009D16CB">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9D16CB" w:rsidRPr="00BD5F5D" w:rsidRDefault="009D16CB" w:rsidP="009D16CB">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992" w:type="dxa"/>
            <w:vAlign w:val="center"/>
          </w:tcPr>
          <w:p w:rsidR="009D16CB" w:rsidRPr="00BD5F5D" w:rsidRDefault="009D16CB" w:rsidP="009D16CB">
            <w:pPr>
              <w:jc w:val="center"/>
              <w:rPr>
                <w:rFonts w:asciiTheme="majorBidi" w:hAnsiTheme="majorBidi" w:cstheme="majorBidi"/>
                <w:sz w:val="16"/>
                <w:szCs w:val="16"/>
              </w:rPr>
            </w:pPr>
            <w:r w:rsidRPr="00BD5F5D">
              <w:rPr>
                <w:rFonts w:asciiTheme="majorBidi" w:hAnsiTheme="majorBidi" w:cstheme="majorBidi"/>
                <w:sz w:val="16"/>
                <w:szCs w:val="16"/>
              </w:rPr>
              <w:t>EU032468</w:t>
            </w:r>
          </w:p>
        </w:tc>
        <w:tc>
          <w:tcPr>
            <w:tcW w:w="709" w:type="dxa"/>
            <w:vAlign w:val="center"/>
          </w:tcPr>
          <w:p w:rsidR="009D16CB" w:rsidRPr="00BD5F5D" w:rsidRDefault="009D16CB" w:rsidP="009D16CB">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9D16CB" w:rsidRPr="00BD5F5D" w:rsidRDefault="009D16CB" w:rsidP="009D16CB">
            <w:pPr>
              <w:jc w:val="center"/>
              <w:rPr>
                <w:rFonts w:asciiTheme="majorBidi" w:hAnsiTheme="majorBidi" w:cstheme="majorBidi"/>
                <w:sz w:val="16"/>
                <w:szCs w:val="16"/>
              </w:rPr>
            </w:pPr>
            <w:r w:rsidRPr="00BD5F5D">
              <w:rPr>
                <w:rFonts w:asciiTheme="majorBidi" w:hAnsiTheme="majorBidi" w:cstheme="majorBidi"/>
                <w:sz w:val="16"/>
                <w:szCs w:val="16"/>
              </w:rPr>
              <w:t>398</w:t>
            </w:r>
          </w:p>
        </w:tc>
        <w:tc>
          <w:tcPr>
            <w:tcW w:w="425" w:type="dxa"/>
            <w:vAlign w:val="center"/>
          </w:tcPr>
          <w:p w:rsidR="009D16CB" w:rsidRPr="00BD5F5D" w:rsidRDefault="009D16CB" w:rsidP="009D16CB">
            <w:pPr>
              <w:jc w:val="center"/>
              <w:rPr>
                <w:rFonts w:asciiTheme="majorBidi" w:hAnsiTheme="majorBidi" w:cstheme="majorBidi"/>
                <w:sz w:val="16"/>
                <w:szCs w:val="16"/>
              </w:rPr>
            </w:pPr>
            <w:r w:rsidRPr="00BD5F5D">
              <w:rPr>
                <w:rFonts w:asciiTheme="majorBidi" w:hAnsiTheme="majorBidi" w:cstheme="majorBidi"/>
                <w:sz w:val="16"/>
                <w:szCs w:val="16"/>
              </w:rPr>
              <w:t>59</w:t>
            </w:r>
          </w:p>
        </w:tc>
        <w:tc>
          <w:tcPr>
            <w:tcW w:w="425" w:type="dxa"/>
            <w:vAlign w:val="center"/>
          </w:tcPr>
          <w:p w:rsidR="009D16CB" w:rsidRPr="00BD5F5D" w:rsidRDefault="009D16CB" w:rsidP="009D16CB">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9D16CB" w:rsidRPr="00BD5F5D" w:rsidRDefault="009D16CB" w:rsidP="009D16CB">
            <w:pPr>
              <w:jc w:val="center"/>
              <w:rPr>
                <w:rFonts w:asciiTheme="majorBidi" w:hAnsiTheme="majorBidi" w:cstheme="majorBidi"/>
                <w:sz w:val="16"/>
                <w:szCs w:val="16"/>
              </w:rPr>
            </w:pPr>
            <w:r w:rsidRPr="00BD5F5D">
              <w:rPr>
                <w:rFonts w:asciiTheme="majorBidi" w:hAnsiTheme="majorBidi" w:cstheme="majorBidi"/>
                <w:sz w:val="16"/>
                <w:szCs w:val="16"/>
              </w:rPr>
              <w:t>7</w:t>
            </w:r>
          </w:p>
        </w:tc>
        <w:tc>
          <w:tcPr>
            <w:tcW w:w="567" w:type="dxa"/>
            <w:vAlign w:val="center"/>
          </w:tcPr>
          <w:p w:rsidR="009D16CB" w:rsidRPr="00BD5F5D" w:rsidRDefault="009D16CB" w:rsidP="009D16CB">
            <w:pPr>
              <w:jc w:val="center"/>
              <w:rPr>
                <w:rFonts w:asciiTheme="majorBidi" w:hAnsiTheme="majorBidi" w:cstheme="majorBidi"/>
                <w:sz w:val="16"/>
                <w:szCs w:val="16"/>
                <w:rtl/>
                <w:lang w:bidi="fa-IR"/>
              </w:rPr>
            </w:pPr>
            <w:r w:rsidRPr="00BD5F5D">
              <w:rPr>
                <w:rFonts w:asciiTheme="majorBidi" w:hAnsiTheme="majorBidi" w:cstheme="majorBidi"/>
                <w:sz w:val="16"/>
                <w:szCs w:val="16"/>
              </w:rPr>
              <w:t>l</w:t>
            </w:r>
          </w:p>
        </w:tc>
        <w:tc>
          <w:tcPr>
            <w:tcW w:w="851" w:type="dxa"/>
            <w:vAlign w:val="center"/>
          </w:tcPr>
          <w:p w:rsidR="009D16CB" w:rsidRPr="00BD5F5D" w:rsidRDefault="009D16CB" w:rsidP="009D16CB">
            <w:pPr>
              <w:jc w:val="center"/>
              <w:rPr>
                <w:rFonts w:asciiTheme="majorBidi" w:hAnsiTheme="majorBidi" w:cstheme="majorBidi"/>
                <w:sz w:val="16"/>
                <w:szCs w:val="16"/>
              </w:rPr>
            </w:pPr>
            <w:proofErr w:type="spellStart"/>
            <w:r w:rsidRPr="00BD5F5D">
              <w:rPr>
                <w:rFonts w:asciiTheme="majorBidi" w:hAnsiTheme="majorBidi" w:cstheme="majorBidi"/>
                <w:sz w:val="16"/>
                <w:szCs w:val="16"/>
              </w:rPr>
              <w:t>att</w:t>
            </w:r>
            <w:proofErr w:type="spellEnd"/>
          </w:p>
        </w:tc>
        <w:tc>
          <w:tcPr>
            <w:tcW w:w="567" w:type="dxa"/>
            <w:vAlign w:val="center"/>
          </w:tcPr>
          <w:p w:rsidR="009D16CB" w:rsidRPr="00BD5F5D" w:rsidRDefault="00A475E3" w:rsidP="009D16CB">
            <w:pPr>
              <w:jc w:val="center"/>
              <w:rPr>
                <w:rFonts w:asciiTheme="majorBidi" w:hAnsiTheme="majorBidi" w:cstheme="majorBidi"/>
                <w:sz w:val="16"/>
                <w:szCs w:val="16"/>
              </w:rPr>
            </w:pPr>
            <w:r w:rsidRPr="00BD5F5D">
              <w:rPr>
                <w:rFonts w:asciiTheme="majorBidi" w:hAnsiTheme="majorBidi" w:cstheme="majorBidi"/>
                <w:sz w:val="16"/>
                <w:szCs w:val="16"/>
              </w:rPr>
              <w:t>III</w:t>
            </w:r>
          </w:p>
        </w:tc>
        <w:tc>
          <w:tcPr>
            <w:tcW w:w="1843" w:type="dxa"/>
            <w:vAlign w:val="center"/>
          </w:tcPr>
          <w:p w:rsidR="009D16CB" w:rsidRPr="00BD5F5D" w:rsidRDefault="00871CA0" w:rsidP="009D16CB">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3402" w:type="dxa"/>
          </w:tcPr>
          <w:p w:rsidR="009D16CB" w:rsidRPr="00BD5F5D" w:rsidRDefault="009D16CB" w:rsidP="009D16CB">
            <w:pPr>
              <w:rPr>
                <w:rFonts w:asciiTheme="majorBidi" w:hAnsiTheme="majorBidi" w:cstheme="majorBidi"/>
                <w:sz w:val="16"/>
                <w:szCs w:val="16"/>
              </w:rPr>
            </w:pPr>
            <w:r w:rsidRPr="00BD5F5D">
              <w:rPr>
                <w:rFonts w:asciiTheme="majorBidi" w:hAnsiTheme="majorBidi" w:cstheme="majorBidi"/>
                <w:sz w:val="16"/>
                <w:szCs w:val="16"/>
              </w:rPr>
              <w:t>Before 2007</w:t>
            </w:r>
          </w:p>
        </w:tc>
      </w:tr>
      <w:tr w:rsidR="00BD5F5D" w:rsidRPr="00BD5F5D" w:rsidTr="00BD5F5D">
        <w:tc>
          <w:tcPr>
            <w:tcW w:w="329" w:type="dxa"/>
          </w:tcPr>
          <w:p w:rsidR="00D27096" w:rsidRPr="00BD5F5D" w:rsidRDefault="001E2918" w:rsidP="009D16CB">
            <w:pPr>
              <w:rPr>
                <w:rFonts w:asciiTheme="majorBidi" w:hAnsiTheme="majorBidi" w:cstheme="majorBidi"/>
                <w:sz w:val="16"/>
                <w:szCs w:val="16"/>
              </w:rPr>
            </w:pPr>
            <w:r w:rsidRPr="00BD5F5D">
              <w:rPr>
                <w:rFonts w:asciiTheme="majorBidi" w:hAnsiTheme="majorBidi" w:cstheme="majorBidi"/>
                <w:sz w:val="16"/>
                <w:szCs w:val="16"/>
              </w:rPr>
              <w:t>7</w:t>
            </w:r>
          </w:p>
        </w:tc>
        <w:tc>
          <w:tcPr>
            <w:tcW w:w="1277" w:type="dxa"/>
          </w:tcPr>
          <w:p w:rsidR="00D27096" w:rsidRPr="00BD5F5D" w:rsidRDefault="00D27096" w:rsidP="009D16CB">
            <w:pPr>
              <w:rPr>
                <w:rFonts w:asciiTheme="majorBidi" w:hAnsiTheme="majorBidi" w:cstheme="majorBidi"/>
                <w:sz w:val="16"/>
                <w:szCs w:val="16"/>
              </w:rPr>
            </w:pPr>
            <w:r w:rsidRPr="00BD5F5D">
              <w:rPr>
                <w:rFonts w:asciiTheme="majorBidi" w:hAnsiTheme="majorBidi" w:cstheme="majorBidi"/>
                <w:sz w:val="16"/>
                <w:szCs w:val="16"/>
              </w:rPr>
              <w:t>l-</w:t>
            </w:r>
            <w:proofErr w:type="spellStart"/>
            <w:r w:rsidRPr="00BD5F5D">
              <w:rPr>
                <w:rFonts w:asciiTheme="majorBidi" w:hAnsiTheme="majorBidi" w:cstheme="majorBidi"/>
                <w:sz w:val="16"/>
                <w:szCs w:val="16"/>
              </w:rPr>
              <w:t>meq</w:t>
            </w:r>
            <w:proofErr w:type="spellEnd"/>
          </w:p>
        </w:tc>
        <w:tc>
          <w:tcPr>
            <w:tcW w:w="992" w:type="dxa"/>
            <w:vAlign w:val="center"/>
          </w:tcPr>
          <w:p w:rsidR="00D27096" w:rsidRPr="00BD5F5D" w:rsidRDefault="00D27096" w:rsidP="009D16CB">
            <w:pPr>
              <w:jc w:val="center"/>
              <w:rPr>
                <w:rFonts w:asciiTheme="majorBidi" w:hAnsiTheme="majorBidi" w:cstheme="majorBidi"/>
                <w:sz w:val="16"/>
                <w:szCs w:val="16"/>
              </w:rPr>
            </w:pPr>
            <w:r w:rsidRPr="00BD5F5D">
              <w:rPr>
                <w:rFonts w:asciiTheme="majorBidi" w:hAnsiTheme="majorBidi" w:cstheme="majorBidi"/>
                <w:sz w:val="16"/>
                <w:szCs w:val="16"/>
              </w:rPr>
              <w:t>Japan</w:t>
            </w:r>
          </w:p>
        </w:tc>
        <w:tc>
          <w:tcPr>
            <w:tcW w:w="1276" w:type="dxa"/>
            <w:vAlign w:val="center"/>
          </w:tcPr>
          <w:p w:rsidR="00D27096" w:rsidRPr="00BD5F5D" w:rsidRDefault="00D27096" w:rsidP="009D16CB">
            <w:pPr>
              <w:jc w:val="center"/>
              <w:rPr>
                <w:rFonts w:asciiTheme="majorBidi" w:hAnsiTheme="majorBidi" w:cstheme="majorBidi"/>
                <w:sz w:val="16"/>
                <w:szCs w:val="16"/>
              </w:rPr>
            </w:pPr>
            <w:r w:rsidRPr="00BD5F5D">
              <w:rPr>
                <w:rFonts w:asciiTheme="majorBidi" w:hAnsiTheme="majorBidi" w:cstheme="majorBidi"/>
                <w:sz w:val="16"/>
                <w:szCs w:val="16"/>
              </w:rPr>
              <w:t>MDCC-MSB1</w:t>
            </w:r>
          </w:p>
        </w:tc>
        <w:tc>
          <w:tcPr>
            <w:tcW w:w="567" w:type="dxa"/>
            <w:vAlign w:val="center"/>
          </w:tcPr>
          <w:p w:rsidR="00D27096" w:rsidRPr="00BD5F5D" w:rsidRDefault="00D27096" w:rsidP="009D16CB">
            <w:pPr>
              <w:jc w:val="center"/>
              <w:rPr>
                <w:rFonts w:asciiTheme="majorBidi" w:hAnsiTheme="majorBidi" w:cstheme="majorBidi"/>
                <w:sz w:val="16"/>
                <w:szCs w:val="16"/>
              </w:rPr>
            </w:pPr>
            <w:r w:rsidRPr="00BD5F5D">
              <w:rPr>
                <w:rFonts w:asciiTheme="majorBidi" w:hAnsiTheme="majorBidi" w:cstheme="majorBidi"/>
                <w:sz w:val="16"/>
                <w:szCs w:val="16"/>
              </w:rPr>
              <w:t>2002</w:t>
            </w:r>
          </w:p>
        </w:tc>
        <w:tc>
          <w:tcPr>
            <w:tcW w:w="992" w:type="dxa"/>
            <w:vAlign w:val="center"/>
          </w:tcPr>
          <w:p w:rsidR="00D27096" w:rsidRPr="00BD5F5D" w:rsidRDefault="00D27096" w:rsidP="009D16CB">
            <w:pPr>
              <w:jc w:val="center"/>
              <w:rPr>
                <w:rFonts w:asciiTheme="majorBidi" w:hAnsiTheme="majorBidi" w:cstheme="majorBidi"/>
                <w:sz w:val="16"/>
                <w:szCs w:val="16"/>
              </w:rPr>
            </w:pPr>
            <w:r w:rsidRPr="00BD5F5D">
              <w:rPr>
                <w:rFonts w:asciiTheme="majorBidi" w:hAnsiTheme="majorBidi" w:cstheme="majorBidi"/>
                <w:sz w:val="16"/>
                <w:szCs w:val="16"/>
              </w:rPr>
              <w:t>AB091107</w:t>
            </w:r>
          </w:p>
        </w:tc>
        <w:tc>
          <w:tcPr>
            <w:tcW w:w="709" w:type="dxa"/>
            <w:vAlign w:val="center"/>
          </w:tcPr>
          <w:p w:rsidR="00D27096" w:rsidRPr="00BD5F5D" w:rsidRDefault="00D27096" w:rsidP="009D16CB">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D27096" w:rsidRPr="00BD5F5D" w:rsidRDefault="00D27096" w:rsidP="009D16CB">
            <w:pPr>
              <w:jc w:val="center"/>
              <w:rPr>
                <w:rFonts w:asciiTheme="majorBidi" w:hAnsiTheme="majorBidi" w:cstheme="majorBidi"/>
                <w:sz w:val="16"/>
                <w:szCs w:val="16"/>
              </w:rPr>
            </w:pPr>
            <w:r w:rsidRPr="00BD5F5D">
              <w:rPr>
                <w:rFonts w:asciiTheme="majorBidi" w:hAnsiTheme="majorBidi" w:cstheme="majorBidi"/>
                <w:sz w:val="16"/>
                <w:szCs w:val="16"/>
              </w:rPr>
              <w:t>398</w:t>
            </w:r>
          </w:p>
        </w:tc>
        <w:tc>
          <w:tcPr>
            <w:tcW w:w="425" w:type="dxa"/>
            <w:vAlign w:val="center"/>
          </w:tcPr>
          <w:p w:rsidR="00D27096" w:rsidRPr="00BD5F5D" w:rsidRDefault="00871CA0" w:rsidP="009D16CB">
            <w:pPr>
              <w:jc w:val="center"/>
              <w:rPr>
                <w:rFonts w:asciiTheme="majorBidi" w:hAnsiTheme="majorBidi" w:cstheme="majorBidi"/>
                <w:sz w:val="16"/>
                <w:szCs w:val="16"/>
              </w:rPr>
            </w:pPr>
            <w:r w:rsidRPr="00BD5F5D">
              <w:rPr>
                <w:rFonts w:asciiTheme="majorBidi" w:hAnsiTheme="majorBidi" w:cstheme="majorBidi"/>
                <w:sz w:val="16"/>
                <w:szCs w:val="16"/>
              </w:rPr>
              <w:t>59</w:t>
            </w:r>
          </w:p>
        </w:tc>
        <w:tc>
          <w:tcPr>
            <w:tcW w:w="425" w:type="dxa"/>
            <w:vAlign w:val="center"/>
          </w:tcPr>
          <w:p w:rsidR="00D27096" w:rsidRPr="00BD5F5D" w:rsidRDefault="00871CA0" w:rsidP="009D16CB">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D27096" w:rsidRPr="00BD5F5D" w:rsidRDefault="00871CA0" w:rsidP="009D16CB">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D27096" w:rsidRPr="00BD5F5D" w:rsidRDefault="00871CA0" w:rsidP="009D16CB">
            <w:pPr>
              <w:jc w:val="center"/>
              <w:rPr>
                <w:rFonts w:asciiTheme="majorBidi" w:hAnsiTheme="majorBidi" w:cstheme="majorBidi"/>
                <w:sz w:val="16"/>
                <w:szCs w:val="16"/>
              </w:rPr>
            </w:pPr>
            <w:r w:rsidRPr="00BD5F5D">
              <w:rPr>
                <w:rFonts w:asciiTheme="majorBidi" w:hAnsiTheme="majorBidi" w:cstheme="majorBidi"/>
                <w:sz w:val="16"/>
                <w:szCs w:val="16"/>
              </w:rPr>
              <w:t>l</w:t>
            </w:r>
          </w:p>
        </w:tc>
        <w:tc>
          <w:tcPr>
            <w:tcW w:w="851" w:type="dxa"/>
            <w:vAlign w:val="center"/>
          </w:tcPr>
          <w:p w:rsidR="00D27096" w:rsidRPr="00BD5F5D" w:rsidRDefault="00871CA0" w:rsidP="009D16CB">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D27096" w:rsidRPr="00BD5F5D" w:rsidRDefault="00A475E3" w:rsidP="009D16CB">
            <w:pPr>
              <w:jc w:val="center"/>
              <w:rPr>
                <w:rFonts w:asciiTheme="majorBidi" w:hAnsiTheme="majorBidi" w:cstheme="majorBidi"/>
                <w:sz w:val="16"/>
                <w:szCs w:val="16"/>
              </w:rPr>
            </w:pPr>
            <w:r w:rsidRPr="00BD5F5D">
              <w:rPr>
                <w:rFonts w:asciiTheme="majorBidi" w:hAnsiTheme="majorBidi" w:cstheme="majorBidi"/>
                <w:sz w:val="16"/>
                <w:szCs w:val="16"/>
              </w:rPr>
              <w:t>III</w:t>
            </w:r>
          </w:p>
        </w:tc>
        <w:tc>
          <w:tcPr>
            <w:tcW w:w="1843" w:type="dxa"/>
            <w:vAlign w:val="center"/>
          </w:tcPr>
          <w:p w:rsidR="00D27096" w:rsidRPr="00BD5F5D" w:rsidRDefault="00871CA0" w:rsidP="009D16CB">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99/vir.0.82744-0","ISSN":"0022-1317 (Print)","PMID":"17622612","abstract":"In tumour cell lines established from Marek's disease (MD) lymphomas L-meq is  consistently expressed. It contains a 180 bp insertion encoding additional copies of the proline-rich repeat in the meq open reading frame and its product may contribute to the maintenance of MD virus (MDV) latency. In this study, we identified a novel spliced form of the meq transcript in MD-derived lymphoblastoid cell lines and in MDV-infected cells. This transcript, termed Deltameq, encodes an N-terminal 98 aa of the Meq protein and lacks part of the basic leucine zipper (bZIP) and transactivation domains. In MD cell lines, transcription of L-meq was significantly downregulated, while that of the Deltameq transcript was upregulated during apoptosis. These observations were also confirmed at the protein expression level. Reporter assays using meq- and interleukin-2 (IL-2)-promoter-driven luciferase vectors revealed that DeltaMeq suppressed transactivation by L-Meq or Meq in a dose-dependent manner. Immunoprecipitation confirmed that DeltaMeq was associated with L-Meq or Meq physically. These results suggest that DeltaMeq could be involved in apoptosis in MD cell lines as it works as a negative regulator of L-Meq and Meq by direct interaction.","author":[{"dropping-particle":"","family":"Okada","given":"Tsukasa","non-dropping-particle":"","parse-names":false,"suffix":""},{"dropping-particle":"","family":"Takagi","given":"Michihiro","non-dropping-particle":"","parse-names":false,"suffix":""},{"dropping-particle":"","family":"Murata","given":"Shiro","non-dropping-particle":"","parse-names":false,"suffix":""},{"dropping-particle":"","family":"Onuma","given":"Misao","non-dropping-particle":"","parse-names":false,"suffix":""},{"dropping-particle":"","family":"Ohashi","given":"Kazuhiko","non-dropping-particle":"","parse-names":false,"suffix":""}],"container-title":"The Journal of general virology","id":"ITEM-1","issue":"Pt 8","issued":{"date-parts":[["2007","8"]]},"language":"eng","page":"2111-2120","publisher-place":"England","title":"Identification and characterization of a novel spliced form of the meq transcript in  lymphoblastoid cell lines derived from Marek's disease tumours.","type":"article-journal","volume":"88"},"uris":["http://www.mendeley.com/documents/?uuid=e7c28516-f9d9-4d6c-bfbf-33841f6333a3"]}],"mendeley":{"formattedCitation":"(Okada et al. 2007)","plainTextFormattedCitation":"(Okada et al. 2007)","previouslyFormattedCitation":"[4]"},"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Okada et al. 2007)</w:t>
            </w:r>
            <w:r w:rsidRPr="00BD5F5D">
              <w:rPr>
                <w:rFonts w:asciiTheme="majorBidi" w:hAnsiTheme="majorBidi" w:cstheme="majorBidi"/>
                <w:sz w:val="16"/>
                <w:szCs w:val="16"/>
              </w:rPr>
              <w:fldChar w:fldCharType="end"/>
            </w:r>
          </w:p>
        </w:tc>
        <w:tc>
          <w:tcPr>
            <w:tcW w:w="3402" w:type="dxa"/>
          </w:tcPr>
          <w:p w:rsidR="00D27096" w:rsidRPr="00BD5F5D" w:rsidRDefault="00D27096" w:rsidP="009D16CB">
            <w:pPr>
              <w:rPr>
                <w:rFonts w:asciiTheme="majorBidi" w:hAnsiTheme="majorBidi" w:cstheme="majorBidi"/>
                <w:sz w:val="16"/>
                <w:szCs w:val="16"/>
              </w:rPr>
            </w:pP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8</w:t>
            </w:r>
          </w:p>
        </w:tc>
        <w:tc>
          <w:tcPr>
            <w:tcW w:w="1277" w:type="dxa"/>
          </w:tcPr>
          <w:p w:rsidR="00CA1183" w:rsidRPr="00BD5F5D" w:rsidRDefault="00CA1183" w:rsidP="00CA1183">
            <w:pPr>
              <w:rPr>
                <w:rFonts w:asciiTheme="majorBidi" w:hAnsiTheme="majorBidi" w:cstheme="majorBidi"/>
                <w:sz w:val="16"/>
                <w:szCs w:val="16"/>
              </w:rPr>
            </w:pPr>
            <w:r w:rsidRPr="00BD5F5D">
              <w:rPr>
                <w:rFonts w:asciiTheme="majorBidi" w:hAnsiTheme="majorBidi" w:cstheme="majorBidi"/>
                <w:sz w:val="16"/>
                <w:szCs w:val="16"/>
              </w:rPr>
              <w:t>BC-1</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USA</w:t>
            </w:r>
          </w:p>
        </w:tc>
        <w:tc>
          <w:tcPr>
            <w:tcW w:w="1276"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MSB-1 cell line</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1974</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AY362707</w:t>
            </w:r>
          </w:p>
        </w:tc>
        <w:tc>
          <w:tcPr>
            <w:tcW w:w="709"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98</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7</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l</w:t>
            </w:r>
          </w:p>
        </w:tc>
        <w:tc>
          <w:tcPr>
            <w:tcW w:w="851"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v</w:t>
            </w:r>
          </w:p>
        </w:tc>
        <w:tc>
          <w:tcPr>
            <w:tcW w:w="567" w:type="dxa"/>
            <w:vAlign w:val="center"/>
          </w:tcPr>
          <w:p w:rsidR="00CA1183" w:rsidRPr="00BD5F5D" w:rsidRDefault="007A1F11"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1843"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16/j.vetmic.2004.06.007","ISSN":"0378-1135 (Print)","PMID":"15327791","abstract":"Marek's disease (MD) is a highly contagious lymphoproliferative and demyelinating  disorder of chickens. MD is caused by Marek's disease virus (MDV), a cell-associated, acute-transforming alphaherpesvirus. For three decades, losses to the poultry industry due to MD have been greatly limited through the use of live vaccines. MDV vaccine strains are comprised of antigenically related, apathogenic MDVs originally isolated from chickens (MDV-2), turkeys (herpesvirus of turkeys, HVT) or attenuated-oncogenic strains of MDV-1 (CVI-988). Since the inception of high-density poultry production and MD vaccination, there have been two discernible increases in the virulence of MDV field strains. Our objectives were to determine if common mutations in the major glycoprotein genes, a major lytic antigen phosphoprotein 38 (pp38) or a major latency/transformation antigen Meq (Marek's EcoRI-Q-encoded protein) were associated with enhanced MDV virulence. To address this, we cloned and sequenced the major surface glycoprotein genes (gB, gC, gD, gE, gH, gI, and gL) of five MDV strains that were representative of the virulent (v), very virulent (vv) and very virulent plus (vv+) pathotypes of MDV. We found no consistent mutations in these genes that correlated strictly with virulence level. The glycoprotein genes most similar among MDV-1, MDV-2 and HVT (gB and gC, approximately 81 and 75%, respectively) were among the most conserved across pathotype. We found mutations mapping to the putative signal cleavage site in the gL genes in four out of eleven vv+MDVs, but this mutation was also identified in one vvMDV (643P) indicating that it did not correlate with enhanced virulence. In further analysis of an additional 12 MDV strains, we found no gross polymorphism in any of the glycoprotein genes. Likewise, by PCR and RFLP analysis, we found no polymorphism at the locus encoding the pp38 gene, an early lytic-phase gene associated with MDV replication. In contrast, we found distinct mutations in the latency and transformation-associated Marek's EcoRI-Q-encoded protein, Meq. In examination of the DNA and deduced amino acid sequence of meq genes from 26 MDV strains (9 m/vMDV, 5 vvMDV and 12 vv+MDVs), we found distinct polymorphism and point mutations that appeared to correlate with virulence. Although a complex trait like MDV virulence is likely to be multigenic, these data describe the first sets of mutations that appear to correlate with MDV virulence. Our conclusion is that since …","author":[{"dropping-particle":"","family":"Shamblin","given":"Christine E","non-dropping-particle":"","parse-names":false,"suffix":""},{"dropping-particle":"","family":"Greene","given":"Natalie","non-dropping-particle":"","parse-names":false,"suffix":""},{"dropping-particle":"","family":"Arumugaswami","given":"Vaithilingaraja","non-dropping-particle":"","parse-names":false,"suffix":""},{"dropping-particle":"","family":"Dienglewicz","given":"Robert L","non-dropping-particle":"","parse-names":false,"suffix":""},{"dropping-particle":"","family":"Parcells","given":"Mark S","non-dropping-particle":"","parse-names":false,"suffix":""}],"container-title":"Veterinary microbiology","id":"ITEM-1","issue":"3-4","issued":{"date-parts":[["2004","9"]]},"language":"eng","page":"147-167","publisher-place":"Netherlands","title":"Comparative analysis of Marek's disease virus (MDV) glycoprotein-, lytic antigen  pp38- and transformation antigen Meq-encoding genes: association of meq mutations with MDVs of high virulence.","type":"article-journal","volume":"102"},"uris":["http://www.mendeley.com/documents/?uuid=17321c54-ab50-48a4-bd1e-a363a9d16272"]}],"mendeley":{"formattedCitation":"(Shamblin et al. 2004)","plainTextFormattedCitation":"(Shamblin et al. 2004)","previouslyFormattedCitation":"[1]"},"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Shamblin et al. 2004)</w:t>
            </w:r>
            <w:r w:rsidRPr="00BD5F5D">
              <w:rPr>
                <w:rFonts w:asciiTheme="majorBidi" w:hAnsiTheme="majorBidi" w:cstheme="majorBidi"/>
                <w:sz w:val="16"/>
                <w:szCs w:val="16"/>
              </w:rPr>
              <w:fldChar w:fldCharType="end"/>
            </w:r>
          </w:p>
        </w:tc>
        <w:tc>
          <w:tcPr>
            <w:tcW w:w="3402" w:type="dxa"/>
          </w:tcPr>
          <w:p w:rsidR="00CA1183" w:rsidRPr="00BD5F5D" w:rsidRDefault="00CA1183" w:rsidP="00CA1183">
            <w:pPr>
              <w:rPr>
                <w:rFonts w:asciiTheme="majorBidi" w:hAnsiTheme="majorBidi" w:cstheme="majorBidi"/>
                <w:sz w:val="16"/>
                <w:szCs w:val="16"/>
              </w:rPr>
            </w:pP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9</w:t>
            </w:r>
          </w:p>
        </w:tc>
        <w:tc>
          <w:tcPr>
            <w:tcW w:w="1277" w:type="dxa"/>
          </w:tcPr>
          <w:p w:rsidR="00CA1183" w:rsidRPr="00BD5F5D" w:rsidRDefault="00CA1183" w:rsidP="00CA1183">
            <w:pPr>
              <w:rPr>
                <w:rFonts w:asciiTheme="majorBidi" w:hAnsiTheme="majorBidi" w:cstheme="majorBidi"/>
                <w:sz w:val="16"/>
                <w:szCs w:val="16"/>
              </w:rPr>
            </w:pPr>
            <w:r w:rsidRPr="00BD5F5D">
              <w:rPr>
                <w:rFonts w:asciiTheme="majorBidi" w:hAnsiTheme="majorBidi" w:cstheme="majorBidi"/>
                <w:sz w:val="16"/>
                <w:szCs w:val="16"/>
              </w:rPr>
              <w:t>CU2</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USA</w:t>
            </w:r>
          </w:p>
        </w:tc>
        <w:tc>
          <w:tcPr>
            <w:tcW w:w="1276"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Farm</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1973</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AY362708</w:t>
            </w:r>
          </w:p>
        </w:tc>
        <w:tc>
          <w:tcPr>
            <w:tcW w:w="709"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98</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7</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l</w:t>
            </w:r>
          </w:p>
        </w:tc>
        <w:tc>
          <w:tcPr>
            <w:tcW w:w="851"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567" w:type="dxa"/>
            <w:vAlign w:val="center"/>
          </w:tcPr>
          <w:p w:rsidR="00CA1183" w:rsidRPr="00BD5F5D" w:rsidRDefault="00A475E3" w:rsidP="00CA1183">
            <w:pPr>
              <w:jc w:val="center"/>
              <w:rPr>
                <w:rFonts w:asciiTheme="majorBidi" w:hAnsiTheme="majorBidi" w:cstheme="majorBidi"/>
                <w:sz w:val="16"/>
                <w:szCs w:val="16"/>
              </w:rPr>
            </w:pPr>
            <w:r w:rsidRPr="00BD5F5D">
              <w:rPr>
                <w:rFonts w:asciiTheme="majorBidi" w:hAnsiTheme="majorBidi" w:cstheme="majorBidi"/>
                <w:sz w:val="16"/>
                <w:szCs w:val="16"/>
              </w:rPr>
              <w:t>III</w:t>
            </w:r>
          </w:p>
        </w:tc>
        <w:tc>
          <w:tcPr>
            <w:tcW w:w="1843"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80/03079457409353837","ISSN":"0307-9457 (Print)","PMID":"18777279","abstract":"Virus clones from 2 Marek's disease virus (MDV) isolates from flocks with low  natural incidences of Marek's disease (MD) were, at most, only mildly pathogenic compared to clones from the highly virulent JM isolate. Clones from a single donor bird appeared to vary in pathogenicity. The infectivity and pathogenicity of CU-2 (low virulence) and JM-10 (high virulence) were compared with age, genetic constitution and virus dosage as variables. In JM-10 infection, S-strain birds had only neural and gonadal involvement, while P-line birds exhibited extensive visceral lesions and commercial-strain birds had primarily neural involvement. In contrast, with CU-2 infection, commercial-strain birds were free of lesions but neural involvement alone was seen frequently in S-strain birds and occasionally in P-line birds. Microscopic neural lesions were seen in CU-2 infection at 8 d and 10 d after infection but not later. With JM-10 infection, they were not observed until 14 d but then progressively increased in intensity and distribution. Virus dosage did not affect the pathogenicity of either virus. Day-old chicks were more susceptible than 4-week-old birds to JM-10, but not to CU-2 infection. Viral antigen was detected in thymus, spleen, and bursa equally with both infections. Levels of cell-associated infectivity were either higher in early infection than in later infection with CU-2 or remained at a very low level, while infectivity levels increased more slowly but progressively in the case of JM-10 infection.","author":[{"dropping-particle":"","family":"Smith","given":"M W","non-dropping-particle":"","parse-names":false,"suffix":""},{"dropping-particle":"","family":"Calnek","given":"B W","non-dropping-particle":"","parse-names":false,"suffix":""}],"container-title":"Avian pathology : journal of the W.V.P.A","id":"ITEM-1","issue":"4","issued":{"date-parts":[["1974","10"]]},"language":"eng","page":"229-246","publisher-place":"England","title":"Comparative features of low-virulence and high-virulence Marek's disease virus  infections.","type":"article-journal","volume":"3"},"uris":["http://www.mendeley.com/documents/?uuid=e6fa4dd4-0b89-4665-8ffa-6f822d79845f"]}],"mendeley":{"formattedCitation":"(Smith and Calnek 1974)","plainTextFormattedCitation":"(Smith and Calnek 1974)","previouslyFormattedCitation":"[5]"},"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Smith and Calnek 1974)</w:t>
            </w:r>
            <w:r w:rsidRPr="00BD5F5D">
              <w:rPr>
                <w:rFonts w:asciiTheme="majorBidi" w:hAnsiTheme="majorBidi" w:cstheme="majorBidi"/>
                <w:sz w:val="16"/>
                <w:szCs w:val="16"/>
              </w:rPr>
              <w:fldChar w:fldCharType="end"/>
            </w:r>
          </w:p>
        </w:tc>
        <w:tc>
          <w:tcPr>
            <w:tcW w:w="3402" w:type="dxa"/>
          </w:tcPr>
          <w:p w:rsidR="00CA1183" w:rsidRPr="00BD5F5D" w:rsidRDefault="00CA1183" w:rsidP="00CA1183">
            <w:pPr>
              <w:rPr>
                <w:rFonts w:asciiTheme="majorBidi" w:hAnsiTheme="majorBidi" w:cstheme="majorBidi"/>
                <w:sz w:val="16"/>
                <w:szCs w:val="16"/>
              </w:rPr>
            </w:pP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10</w:t>
            </w:r>
          </w:p>
        </w:tc>
        <w:tc>
          <w:tcPr>
            <w:tcW w:w="1277" w:type="dxa"/>
          </w:tcPr>
          <w:p w:rsidR="00CA1183" w:rsidRPr="00BD5F5D" w:rsidRDefault="00CA1183" w:rsidP="00CA1183">
            <w:pPr>
              <w:rPr>
                <w:rFonts w:asciiTheme="majorBidi" w:hAnsiTheme="majorBidi" w:cstheme="majorBidi"/>
                <w:sz w:val="16"/>
                <w:szCs w:val="16"/>
              </w:rPr>
            </w:pPr>
            <w:r w:rsidRPr="00BD5F5D">
              <w:rPr>
                <w:rFonts w:asciiTheme="majorBidi" w:hAnsiTheme="majorBidi" w:cstheme="majorBidi"/>
                <w:sz w:val="16"/>
                <w:szCs w:val="16"/>
              </w:rPr>
              <w:t>GX060167</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China</w:t>
            </w:r>
          </w:p>
        </w:tc>
        <w:tc>
          <w:tcPr>
            <w:tcW w:w="1276"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EU697887</w:t>
            </w:r>
          </w:p>
        </w:tc>
        <w:tc>
          <w:tcPr>
            <w:tcW w:w="709"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98</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6</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l</w:t>
            </w:r>
          </w:p>
        </w:tc>
        <w:tc>
          <w:tcPr>
            <w:tcW w:w="851"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A475E3" w:rsidP="00CA1183">
            <w:pPr>
              <w:jc w:val="center"/>
              <w:rPr>
                <w:rFonts w:asciiTheme="majorBidi" w:hAnsiTheme="majorBidi" w:cstheme="majorBidi"/>
                <w:sz w:val="16"/>
                <w:szCs w:val="16"/>
              </w:rPr>
            </w:pPr>
            <w:r w:rsidRPr="00BD5F5D">
              <w:rPr>
                <w:rFonts w:asciiTheme="majorBidi" w:hAnsiTheme="majorBidi" w:cstheme="majorBidi"/>
                <w:sz w:val="16"/>
                <w:szCs w:val="16"/>
              </w:rPr>
              <w:t>III</w:t>
            </w:r>
          </w:p>
        </w:tc>
        <w:tc>
          <w:tcPr>
            <w:tcW w:w="1843" w:type="dxa"/>
            <w:vAlign w:val="center"/>
          </w:tcPr>
          <w:p w:rsidR="00CA1183" w:rsidRPr="00BD5F5D" w:rsidRDefault="00871CA0"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3402" w:type="dxa"/>
          </w:tcPr>
          <w:p w:rsidR="00CA1183" w:rsidRPr="00BD5F5D" w:rsidRDefault="00CA1183" w:rsidP="00CA1183">
            <w:pPr>
              <w:rPr>
                <w:rFonts w:asciiTheme="majorBidi" w:hAnsiTheme="majorBidi" w:cstheme="majorBidi"/>
                <w:sz w:val="16"/>
                <w:szCs w:val="16"/>
              </w:rPr>
            </w:pP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11</w:t>
            </w:r>
          </w:p>
        </w:tc>
        <w:tc>
          <w:tcPr>
            <w:tcW w:w="1277" w:type="dxa"/>
          </w:tcPr>
          <w:p w:rsidR="00CA1183" w:rsidRPr="00BD5F5D" w:rsidRDefault="00CA1183" w:rsidP="00CA1183">
            <w:pPr>
              <w:rPr>
                <w:rFonts w:asciiTheme="majorBidi" w:hAnsiTheme="majorBidi" w:cstheme="majorBidi"/>
                <w:sz w:val="16"/>
                <w:szCs w:val="16"/>
              </w:rPr>
            </w:pPr>
            <w:r w:rsidRPr="00BD5F5D">
              <w:rPr>
                <w:rFonts w:asciiTheme="majorBidi" w:hAnsiTheme="majorBidi" w:cstheme="majorBidi"/>
                <w:sz w:val="16"/>
                <w:szCs w:val="16"/>
              </w:rPr>
              <w:t>04CRE</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Australia</w:t>
            </w:r>
          </w:p>
        </w:tc>
        <w:tc>
          <w:tcPr>
            <w:tcW w:w="1276"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Layer</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2004</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EF523773</w:t>
            </w:r>
          </w:p>
        </w:tc>
        <w:tc>
          <w:tcPr>
            <w:tcW w:w="709"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98</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l</w:t>
            </w:r>
          </w:p>
        </w:tc>
        <w:tc>
          <w:tcPr>
            <w:tcW w:w="851"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v</w:t>
            </w:r>
          </w:p>
        </w:tc>
        <w:tc>
          <w:tcPr>
            <w:tcW w:w="567" w:type="dxa"/>
            <w:vAlign w:val="center"/>
          </w:tcPr>
          <w:p w:rsidR="00CA1183" w:rsidRPr="00BD5F5D" w:rsidRDefault="00A475E3" w:rsidP="00CA1183">
            <w:pPr>
              <w:jc w:val="center"/>
              <w:rPr>
                <w:rFonts w:asciiTheme="majorBidi" w:hAnsiTheme="majorBidi" w:cstheme="majorBidi"/>
                <w:sz w:val="16"/>
                <w:szCs w:val="16"/>
              </w:rPr>
            </w:pPr>
            <w:r w:rsidRPr="00BD5F5D">
              <w:rPr>
                <w:rFonts w:asciiTheme="majorBidi" w:hAnsiTheme="majorBidi" w:cstheme="majorBidi"/>
                <w:sz w:val="16"/>
                <w:szCs w:val="16"/>
              </w:rPr>
              <w:t>III</w:t>
            </w:r>
          </w:p>
        </w:tc>
        <w:tc>
          <w:tcPr>
            <w:tcW w:w="1843"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80/03079457.2012.656077","ISSN":"1465-3338 (Electronic)","PMID":"22515535","abstract":"We report the pathotyping of six Australian isolates of Marek's disease virus-1  (MDV1) isolated between 1992 and 2004 and association of virulence with meq gene polymorphism. Unvaccinated and herpesvirus of turkeys (HVT)-vaccinated specific pathogen free chickens were challenged at day 5 with 500 plaque forming units of Marek's disease virus. The isolates induced gross Marek's disease lesions in 53 to 94% of unvaccinated chickens, and HVT induced a protective index ranging from 38 to 100% by 56 days post challenge. This experiment provides evidence that current Australian isolates of MDV1 vary significantly in pathogenicity. However, there was no clear evidence that the most virulent recent isolates were more pathogenic than isolates from the 1980s or that any of the isolates belong to the highest pathotype category of very virulent plus. Evidence is presented that virulence can be predicted by measurements taken as early as 13 days post challenge. The meq gene sequences of five of the isolates used in the experiment were determined. When compared with the very virulent US isolate Md5, there was a 177 base-pair insertion and distinct point mutations in each of the five isolates. There were no individual mutations in the meq sequences that correlated with levels of virulence. However, amino acid alignment of the five Australian and 14 international isolates revealed that the number of repeat sequences of four prolines (PPPP repeats) in the meq gene (overall range 2 to 8) was strongly associated with virulence across all isolates, with the most pathogenic isolates having the fewest number of repeats. The results suggest that the presence of the 177 base-pair insertion alone is not an indicator of attenuation. Rather, the number of PPPP repeats, independent of the presence of the insertion, is a better indicator of pathogenicity.","author":[{"dropping-particle":"","family":"Renz","given":"Katrin G","non-dropping-particle":"","parse-names":false,"suffix":""},{"dropping-particle":"","family":"Cooke","given":"Julie","non-dropping-particle":"","parse-names":false,"suffix":""},{"dropping-particle":"","family":"Clarke","given":"Nadeene","non-dropping-particle":"","parse-names":false,"suffix":""},{"dropping-particle":"","family":"Cheetham","given":"Brian F","non-dropping-particle":"","parse-names":false,"suffix":""},{"dropping-particle":"","family":"Hussain","given":"Zahid","non-dropping-particle":"","parse-names":false,"suffix":""},{"dropping-particle":"","family":"Fakhrul Islam","given":"A F M","non-dropping-particle":"","parse-names":false,"suffix":""},{"dropping-particle":"","family":"Tannock","given":"Gregory A","non-dropping-particle":"","parse-names":false,"suffix":""},{"dropping-particle":"","family":"Walkden-Brown","given":"Stephen W","non-dropping-particle":"","parse-names":false,"suffix":""}],"container-title":"Avian pathology : journal of the W.V.P.A","id":"ITEM-1","issue":"2","issued":{"date-parts":[["2012"]]},"language":"eng","page":"161-176","publisher-place":"England","title":"Pathotyping of Australian isolates of Marek's disease virus and association of  pathogenicity with meq gene polymorphism.","type":"article-journal","volume":"41"},"uris":["http://www.mendeley.com/documents/?uuid=a56bf567-be57-4f13-a932-ff7801089928"]}],"mendeley":{"formattedCitation":"(Renz et al. 2012)","plainTextFormattedCitation":"(Renz et al. 2012)","previouslyFormattedCitation":"[6]"},"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Renz et al. 2012)</w:t>
            </w:r>
            <w:r w:rsidRPr="00BD5F5D">
              <w:rPr>
                <w:rFonts w:asciiTheme="majorBidi" w:hAnsiTheme="majorBidi" w:cstheme="majorBidi"/>
                <w:sz w:val="16"/>
                <w:szCs w:val="16"/>
              </w:rPr>
              <w:fldChar w:fldCharType="end"/>
            </w:r>
          </w:p>
        </w:tc>
        <w:tc>
          <w:tcPr>
            <w:tcW w:w="3402" w:type="dxa"/>
          </w:tcPr>
          <w:p w:rsidR="00CA1183" w:rsidRPr="00BD5F5D" w:rsidRDefault="00CA1183" w:rsidP="00CA1183">
            <w:pPr>
              <w:rPr>
                <w:rFonts w:asciiTheme="majorBidi" w:hAnsiTheme="majorBidi" w:cstheme="majorBidi"/>
                <w:sz w:val="16"/>
                <w:szCs w:val="16"/>
              </w:rPr>
            </w:pP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12</w:t>
            </w:r>
          </w:p>
        </w:tc>
        <w:tc>
          <w:tcPr>
            <w:tcW w:w="1277" w:type="dxa"/>
          </w:tcPr>
          <w:p w:rsidR="00CA1183" w:rsidRPr="00BD5F5D" w:rsidRDefault="00CA1183" w:rsidP="00CA1183">
            <w:pPr>
              <w:rPr>
                <w:rFonts w:asciiTheme="majorBidi" w:hAnsiTheme="majorBidi" w:cstheme="majorBidi"/>
                <w:sz w:val="16"/>
                <w:szCs w:val="16"/>
              </w:rPr>
            </w:pPr>
            <w:r w:rsidRPr="00BD5F5D">
              <w:rPr>
                <w:rFonts w:asciiTheme="majorBidi" w:hAnsiTheme="majorBidi" w:cstheme="majorBidi"/>
                <w:sz w:val="16"/>
                <w:szCs w:val="16"/>
              </w:rPr>
              <w:t>FT158</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Australia</w:t>
            </w:r>
          </w:p>
        </w:tc>
        <w:tc>
          <w:tcPr>
            <w:tcW w:w="1276"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Broiler breeder</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2002</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EF523771</w:t>
            </w:r>
          </w:p>
        </w:tc>
        <w:tc>
          <w:tcPr>
            <w:tcW w:w="709"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98</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l</w:t>
            </w:r>
          </w:p>
        </w:tc>
        <w:tc>
          <w:tcPr>
            <w:tcW w:w="851"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vv</w:t>
            </w:r>
            <w:proofErr w:type="spellEnd"/>
          </w:p>
        </w:tc>
        <w:tc>
          <w:tcPr>
            <w:tcW w:w="567" w:type="dxa"/>
            <w:vAlign w:val="center"/>
          </w:tcPr>
          <w:p w:rsidR="00CA1183" w:rsidRPr="00BD5F5D" w:rsidRDefault="00A475E3" w:rsidP="00CA1183">
            <w:pPr>
              <w:jc w:val="center"/>
              <w:rPr>
                <w:rFonts w:asciiTheme="majorBidi" w:hAnsiTheme="majorBidi" w:cstheme="majorBidi"/>
                <w:sz w:val="16"/>
                <w:szCs w:val="16"/>
              </w:rPr>
            </w:pPr>
            <w:r w:rsidRPr="00BD5F5D">
              <w:rPr>
                <w:rFonts w:asciiTheme="majorBidi" w:hAnsiTheme="majorBidi" w:cstheme="majorBidi"/>
                <w:sz w:val="16"/>
                <w:szCs w:val="16"/>
              </w:rPr>
              <w:t>III</w:t>
            </w:r>
          </w:p>
        </w:tc>
        <w:tc>
          <w:tcPr>
            <w:tcW w:w="1843"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80/03079457.2012.656077","ISSN":"1465-3338 (Electronic)","PMID":"22515535","abstract":"We report the pathotyping of six Australian isolates of Marek's disease virus-1  (MDV1) isolated between 1992 and 2004 and association of virulence with meq gene polymorphism. Unvaccinated and herpesvirus of turkeys (HVT)-vaccinated specific pathogen free chickens were challenged at day 5 with 500 plaque forming units of Marek's disease virus. The isolates induced gross Marek's disease lesions in 53 to 94% of unvaccinated chickens, and HVT induced a protective index ranging from 38 to 100% by 56 days post challenge. This experiment provides evidence that current Australian isolates of MDV1 vary significantly in pathogenicity. However, there was no clear evidence that the most virulent recent isolates were more pathogenic than isolates from the 1980s or that any of the isolates belong to the highest pathotype category of very virulent plus. Evidence is presented that virulence can be predicted by measurements taken as early as 13 days post challenge. The meq gene sequences of five of the isolates used in the experiment were determined. When compared with the very virulent US isolate Md5, there was a 177 base-pair insertion and distinct point mutations in each of the five isolates. There were no individual mutations in the meq sequences that correlated with levels of virulence. However, amino acid alignment of the five Australian and 14 international isolates revealed that the number of repeat sequences of four prolines (PPPP repeats) in the meq gene (overall range 2 to 8) was strongly associated with virulence across all isolates, with the most pathogenic isolates having the fewest number of repeats. The results suggest that the presence of the 177 base-pair insertion alone is not an indicator of attenuation. Rather, the number of PPPP repeats, independent of the presence of the insertion, is a better indicator of pathogenicity.","author":[{"dropping-particle":"","family":"Renz","given":"Katrin G","non-dropping-particle":"","parse-names":false,"suffix":""},{"dropping-particle":"","family":"Cooke","given":"Julie","non-dropping-particle":"","parse-names":false,"suffix":""},{"dropping-particle":"","family":"Clarke","given":"Nadeene","non-dropping-particle":"","parse-names":false,"suffix":""},{"dropping-particle":"","family":"Cheetham","given":"Brian F","non-dropping-particle":"","parse-names":false,"suffix":""},{"dropping-particle":"","family":"Hussain","given":"Zahid","non-dropping-particle":"","parse-names":false,"suffix":""},{"dropping-particle":"","family":"Fakhrul Islam","given":"A F M","non-dropping-particle":"","parse-names":false,"suffix":""},{"dropping-particle":"","family":"Tannock","given":"Gregory A","non-dropping-particle":"","parse-names":false,"suffix":""},{"dropping-particle":"","family":"Walkden-Brown","given":"Stephen W","non-dropping-particle":"","parse-names":false,"suffix":""}],"container-title":"Avian pathology : journal of the W.V.P.A","id":"ITEM-1","issue":"2","issued":{"date-parts":[["2012"]]},"language":"eng","page":"161-176","publisher-place":"England","title":"Pathotyping of Australian isolates of Marek's disease virus and association of  pathogenicity with meq gene polymorphism.","type":"article-journal","volume":"41"},"uris":["http://www.mendeley.com/documents/?uuid=a56bf567-be57-4f13-a932-ff7801089928"]}],"mendeley":{"formattedCitation":"(Renz et al. 2012)","plainTextFormattedCitation":"(Renz et al. 2012)","previouslyFormattedCitation":"[6]"},"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Renz et al. 2012)</w:t>
            </w:r>
            <w:r w:rsidRPr="00BD5F5D">
              <w:rPr>
                <w:rFonts w:asciiTheme="majorBidi" w:hAnsiTheme="majorBidi" w:cstheme="majorBidi"/>
                <w:sz w:val="16"/>
                <w:szCs w:val="16"/>
              </w:rPr>
              <w:fldChar w:fldCharType="end"/>
            </w:r>
          </w:p>
        </w:tc>
        <w:tc>
          <w:tcPr>
            <w:tcW w:w="3402" w:type="dxa"/>
          </w:tcPr>
          <w:p w:rsidR="00CA1183" w:rsidRPr="00BD5F5D" w:rsidRDefault="00CA1183" w:rsidP="00CA1183">
            <w:pPr>
              <w:rPr>
                <w:rFonts w:asciiTheme="majorBidi" w:hAnsiTheme="majorBidi" w:cstheme="majorBidi"/>
                <w:sz w:val="16"/>
                <w:szCs w:val="16"/>
              </w:rPr>
            </w:pP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13</w:t>
            </w:r>
          </w:p>
        </w:tc>
        <w:tc>
          <w:tcPr>
            <w:tcW w:w="1277" w:type="dxa"/>
          </w:tcPr>
          <w:p w:rsidR="00CA1183" w:rsidRPr="00BD5F5D" w:rsidRDefault="00CA1183" w:rsidP="00CA1183">
            <w:pPr>
              <w:rPr>
                <w:rFonts w:asciiTheme="majorBidi" w:hAnsiTheme="majorBidi" w:cstheme="majorBidi"/>
                <w:sz w:val="16"/>
                <w:szCs w:val="16"/>
              </w:rPr>
            </w:pPr>
            <w:r w:rsidRPr="00BD5F5D">
              <w:rPr>
                <w:rFonts w:asciiTheme="majorBidi" w:hAnsiTheme="majorBidi" w:cstheme="majorBidi"/>
                <w:sz w:val="16"/>
                <w:szCs w:val="16"/>
              </w:rPr>
              <w:t>02LAR</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Australia</w:t>
            </w:r>
          </w:p>
        </w:tc>
        <w:tc>
          <w:tcPr>
            <w:tcW w:w="1276"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Broiler</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2002</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EF523772</w:t>
            </w:r>
          </w:p>
        </w:tc>
        <w:tc>
          <w:tcPr>
            <w:tcW w:w="709"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98</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l</w:t>
            </w:r>
          </w:p>
        </w:tc>
        <w:tc>
          <w:tcPr>
            <w:tcW w:w="851"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vv</w:t>
            </w:r>
            <w:proofErr w:type="spellEnd"/>
          </w:p>
        </w:tc>
        <w:tc>
          <w:tcPr>
            <w:tcW w:w="567" w:type="dxa"/>
            <w:vAlign w:val="center"/>
          </w:tcPr>
          <w:p w:rsidR="00CA1183" w:rsidRPr="00BD5F5D" w:rsidRDefault="00A475E3" w:rsidP="00CA1183">
            <w:pPr>
              <w:jc w:val="center"/>
              <w:rPr>
                <w:rFonts w:asciiTheme="majorBidi" w:hAnsiTheme="majorBidi" w:cstheme="majorBidi"/>
                <w:sz w:val="16"/>
                <w:szCs w:val="16"/>
              </w:rPr>
            </w:pPr>
            <w:r w:rsidRPr="00BD5F5D">
              <w:rPr>
                <w:rFonts w:asciiTheme="majorBidi" w:hAnsiTheme="majorBidi" w:cstheme="majorBidi"/>
                <w:sz w:val="16"/>
                <w:szCs w:val="16"/>
              </w:rPr>
              <w:t>III</w:t>
            </w:r>
          </w:p>
        </w:tc>
        <w:tc>
          <w:tcPr>
            <w:tcW w:w="1843"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80/03079457.2012.656077","ISSN":"1465-3338 (Electronic)","PMID":"22515535","abstract":"We report the pathotyping of six Australian isolates of Marek's disease virus-1  (MDV1) isolated between 1992 and 2004 and association of virulence with meq gene polymorphism. Unvaccinated and herpesvirus of turkeys (HVT)-vaccinated specific pathogen free chickens were challenged at day 5 with 500 plaque forming units of Marek's disease virus. The isolates induced gross Marek's disease lesions in 53 to 94% of unvaccinated chickens, and HVT induced a protective index ranging from 38 to 100% by 56 days post challenge. This experiment provides evidence that current Australian isolates of MDV1 vary significantly in pathogenicity. However, there was no clear evidence that the most virulent recent isolates were more pathogenic than isolates from the 1980s or that any of the isolates belong to the highest pathotype category of very virulent plus. Evidence is presented that virulence can be predicted by measurements taken as early as 13 days post challenge. The meq gene sequences of five of the isolates used in the experiment were determined. When compared with the very virulent US isolate Md5, there was a 177 base-pair insertion and distinct point mutations in each of the five isolates. There were no individual mutations in the meq sequences that correlated with levels of virulence. However, amino acid alignment of the five Australian and 14 international isolates revealed that the number of repeat sequences of four prolines (PPPP repeats) in the meq gene (overall range 2 to 8) was strongly associated with virulence across all isolates, with the most pathogenic isolates having the fewest number of repeats. The results suggest that the presence of the 177 base-pair insertion alone is not an indicator of attenuation. Rather, the number of PPPP repeats, independent of the presence of the insertion, is a better indicator of pathogenicity.","author":[{"dropping-particle":"","family":"Renz","given":"Katrin G","non-dropping-particle":"","parse-names":false,"suffix":""},{"dropping-particle":"","family":"Cooke","given":"Julie","non-dropping-particle":"","parse-names":false,"suffix":""},{"dropping-particle":"","family":"Clarke","given":"Nadeene","non-dropping-particle":"","parse-names":false,"suffix":""},{"dropping-particle":"","family":"Cheetham","given":"Brian F","non-dropping-particle":"","parse-names":false,"suffix":""},{"dropping-particle":"","family":"Hussain","given":"Zahid","non-dropping-particle":"","parse-names":false,"suffix":""},{"dropping-particle":"","family":"Fakhrul Islam","given":"A F M","non-dropping-particle":"","parse-names":false,"suffix":""},{"dropping-particle":"","family":"Tannock","given":"Gregory A","non-dropping-particle":"","parse-names":false,"suffix":""},{"dropping-particle":"","family":"Walkden-Brown","given":"Stephen W","non-dropping-particle":"","parse-names":false,"suffix":""}],"container-title":"Avian pathology : journal of the W.V.P.A","id":"ITEM-1","issue":"2","issued":{"date-parts":[["2012"]]},"language":"eng","page":"161-176","publisher-place":"England","title":"Pathotyping of Australian isolates of Marek's disease virus and association of  pathogenicity with meq gene polymorphism.","type":"article-journal","volume":"41"},"uris":["http://www.mendeley.com/documents/?uuid=a56bf567-be57-4f13-a932-ff7801089928"]}],"mendeley":{"formattedCitation":"(Renz et al. 2012)","plainTextFormattedCitation":"(Renz et al. 2012)","previouslyFormattedCitation":"[6]"},"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Renz et al. 2012)</w:t>
            </w:r>
            <w:r w:rsidRPr="00BD5F5D">
              <w:rPr>
                <w:rFonts w:asciiTheme="majorBidi" w:hAnsiTheme="majorBidi" w:cstheme="majorBidi"/>
                <w:sz w:val="16"/>
                <w:szCs w:val="16"/>
              </w:rPr>
              <w:fldChar w:fldCharType="end"/>
            </w:r>
          </w:p>
        </w:tc>
        <w:tc>
          <w:tcPr>
            <w:tcW w:w="3402" w:type="dxa"/>
          </w:tcPr>
          <w:p w:rsidR="00CA1183" w:rsidRPr="00BD5F5D" w:rsidRDefault="00CA1183" w:rsidP="00CA1183">
            <w:pPr>
              <w:rPr>
                <w:rFonts w:asciiTheme="majorBidi" w:hAnsiTheme="majorBidi" w:cstheme="majorBidi"/>
                <w:sz w:val="16"/>
                <w:szCs w:val="16"/>
              </w:rPr>
            </w:pP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14</w:t>
            </w:r>
          </w:p>
        </w:tc>
        <w:tc>
          <w:tcPr>
            <w:tcW w:w="1277" w:type="dxa"/>
          </w:tcPr>
          <w:p w:rsidR="00CA1183" w:rsidRPr="00BD5F5D" w:rsidRDefault="00CA1183" w:rsidP="00CA1183">
            <w:pPr>
              <w:rPr>
                <w:rFonts w:asciiTheme="majorBidi" w:hAnsiTheme="majorBidi" w:cstheme="majorBidi"/>
                <w:sz w:val="16"/>
                <w:szCs w:val="16"/>
              </w:rPr>
            </w:pPr>
            <w:r w:rsidRPr="00BD5F5D">
              <w:rPr>
                <w:rFonts w:asciiTheme="majorBidi" w:hAnsiTheme="majorBidi" w:cstheme="majorBidi"/>
                <w:sz w:val="16"/>
                <w:szCs w:val="16"/>
              </w:rPr>
              <w:t>MPF57</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Australia</w:t>
            </w:r>
          </w:p>
        </w:tc>
        <w:tc>
          <w:tcPr>
            <w:tcW w:w="1276"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Layer</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1994</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EF523771</w:t>
            </w:r>
          </w:p>
        </w:tc>
        <w:tc>
          <w:tcPr>
            <w:tcW w:w="709"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98</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l</w:t>
            </w:r>
          </w:p>
        </w:tc>
        <w:tc>
          <w:tcPr>
            <w:tcW w:w="851"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v</w:t>
            </w:r>
          </w:p>
        </w:tc>
        <w:tc>
          <w:tcPr>
            <w:tcW w:w="567" w:type="dxa"/>
            <w:vAlign w:val="center"/>
          </w:tcPr>
          <w:p w:rsidR="00CA1183" w:rsidRPr="00BD5F5D" w:rsidRDefault="00A475E3" w:rsidP="00CA1183">
            <w:pPr>
              <w:jc w:val="center"/>
              <w:rPr>
                <w:rFonts w:asciiTheme="majorBidi" w:hAnsiTheme="majorBidi" w:cstheme="majorBidi"/>
                <w:sz w:val="16"/>
                <w:szCs w:val="16"/>
              </w:rPr>
            </w:pPr>
            <w:r w:rsidRPr="00BD5F5D">
              <w:rPr>
                <w:rFonts w:asciiTheme="majorBidi" w:hAnsiTheme="majorBidi" w:cstheme="majorBidi"/>
                <w:sz w:val="16"/>
                <w:szCs w:val="16"/>
              </w:rPr>
              <w:t>III</w:t>
            </w:r>
          </w:p>
        </w:tc>
        <w:tc>
          <w:tcPr>
            <w:tcW w:w="1843"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80/03079457.2012.656077","ISSN":"1465-3338 (Electronic)","PMID":"22515535","abstract":"We report the pathotyping of six Australian isolates of Marek's disease virus-1  (MDV1) isolated between 1992 and 2004 and association of virulence with meq gene polymorphism. Unvaccinated and herpesvirus of turkeys (HVT)-vaccinated specific pathogen free chickens were challenged at day 5 with 500 plaque forming units of Marek's disease virus. The isolates induced gross Marek's disease lesions in 53 to 94% of unvaccinated chickens, and HVT induced a protective index ranging from 38 to 100% by 56 days post challenge. This experiment provides evidence that current Australian isolates of MDV1 vary significantly in pathogenicity. However, there was no clear evidence that the most virulent recent isolates were more pathogenic than isolates from the 1980s or that any of the isolates belong to the highest pathotype category of very virulent plus. Evidence is presented that virulence can be predicted by measurements taken as early as 13 days post challenge. The meq gene sequences of five of the isolates used in the experiment were determined. When compared with the very virulent US isolate Md5, there was a 177 base-pair insertion and distinct point mutations in each of the five isolates. There were no individual mutations in the meq sequences that correlated with levels of virulence. However, amino acid alignment of the five Australian and 14 international isolates revealed that the number of repeat sequences of four prolines (PPPP repeats) in the meq gene (overall range 2 to 8) was strongly associated with virulence across all isolates, with the most pathogenic isolates having the fewest number of repeats. The results suggest that the presence of the 177 base-pair insertion alone is not an indicator of attenuation. Rather, the number of PPPP repeats, independent of the presence of the insertion, is a better indicator of pathogenicity.","author":[{"dropping-particle":"","family":"Renz","given":"Katrin G","non-dropping-particle":"","parse-names":false,"suffix":""},{"dropping-particle":"","family":"Cooke","given":"Julie","non-dropping-particle":"","parse-names":false,"suffix":""},{"dropping-particle":"","family":"Clarke","given":"Nadeene","non-dropping-particle":"","parse-names":false,"suffix":""},{"dropping-particle":"","family":"Cheetham","given":"Brian F","non-dropping-particle":"","parse-names":false,"suffix":""},{"dropping-particle":"","family":"Hussain","given":"Zahid","non-dropping-particle":"","parse-names":false,"suffix":""},{"dropping-particle":"","family":"Fakhrul Islam","given":"A F M","non-dropping-particle":"","parse-names":false,"suffix":""},{"dropping-particle":"","family":"Tannock","given":"Gregory A","non-dropping-particle":"","parse-names":false,"suffix":""},{"dropping-particle":"","family":"Walkden-Brown","given":"Stephen W","non-dropping-particle":"","parse-names":false,"suffix":""}],"container-title":"Avian pathology : journal of the W.V.P.A","id":"ITEM-1","issue":"2","issued":{"date-parts":[["2012"]]},"language":"eng","page":"161-176","publisher-place":"England","title":"Pathotyping of Australian isolates of Marek's disease virus and association of  pathogenicity with meq gene polymorphism.","type":"article-journal","volume":"41"},"uris":["http://www.mendeley.com/documents/?uuid=a56bf567-be57-4f13-a932-ff7801089928"]}],"mendeley":{"formattedCitation":"(Renz et al. 2012)","plainTextFormattedCitation":"(Renz et al. 2012)","previouslyFormattedCitation":"[6]"},"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Renz et al. 2012)</w:t>
            </w:r>
            <w:r w:rsidRPr="00BD5F5D">
              <w:rPr>
                <w:rFonts w:asciiTheme="majorBidi" w:hAnsiTheme="majorBidi" w:cstheme="majorBidi"/>
                <w:sz w:val="16"/>
                <w:szCs w:val="16"/>
              </w:rPr>
              <w:fldChar w:fldCharType="end"/>
            </w:r>
          </w:p>
        </w:tc>
        <w:tc>
          <w:tcPr>
            <w:tcW w:w="3402" w:type="dxa"/>
          </w:tcPr>
          <w:p w:rsidR="00CA1183" w:rsidRPr="00BD5F5D" w:rsidRDefault="00CA1183" w:rsidP="00CA1183">
            <w:pPr>
              <w:rPr>
                <w:rFonts w:asciiTheme="majorBidi" w:hAnsiTheme="majorBidi" w:cstheme="majorBidi"/>
                <w:sz w:val="16"/>
                <w:szCs w:val="16"/>
              </w:rPr>
            </w:pP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15</w:t>
            </w:r>
          </w:p>
        </w:tc>
        <w:tc>
          <w:tcPr>
            <w:tcW w:w="1277" w:type="dxa"/>
          </w:tcPr>
          <w:p w:rsidR="00CA1183" w:rsidRPr="00BD5F5D" w:rsidRDefault="00CA1183" w:rsidP="00CA1183">
            <w:pPr>
              <w:rPr>
                <w:rFonts w:asciiTheme="majorBidi" w:hAnsiTheme="majorBidi" w:cstheme="majorBidi"/>
                <w:sz w:val="16"/>
                <w:szCs w:val="16"/>
              </w:rPr>
            </w:pPr>
            <w:r w:rsidRPr="00BD5F5D">
              <w:rPr>
                <w:rFonts w:asciiTheme="majorBidi" w:hAnsiTheme="majorBidi" w:cstheme="majorBidi"/>
                <w:sz w:val="16"/>
                <w:szCs w:val="16"/>
              </w:rPr>
              <w:t>Woodlands1</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Australia</w:t>
            </w:r>
          </w:p>
        </w:tc>
        <w:tc>
          <w:tcPr>
            <w:tcW w:w="1276"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Chicken</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1992</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EF523775</w:t>
            </w:r>
          </w:p>
        </w:tc>
        <w:tc>
          <w:tcPr>
            <w:tcW w:w="709"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98</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l</w:t>
            </w:r>
          </w:p>
        </w:tc>
        <w:tc>
          <w:tcPr>
            <w:tcW w:w="851"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vv</w:t>
            </w:r>
            <w:proofErr w:type="spellEnd"/>
          </w:p>
        </w:tc>
        <w:tc>
          <w:tcPr>
            <w:tcW w:w="567" w:type="dxa"/>
            <w:vAlign w:val="center"/>
          </w:tcPr>
          <w:p w:rsidR="00CA1183" w:rsidRPr="00BD5F5D" w:rsidRDefault="00A475E3" w:rsidP="00CA1183">
            <w:pPr>
              <w:jc w:val="center"/>
              <w:rPr>
                <w:rFonts w:asciiTheme="majorBidi" w:hAnsiTheme="majorBidi" w:cstheme="majorBidi"/>
                <w:sz w:val="16"/>
                <w:szCs w:val="16"/>
              </w:rPr>
            </w:pPr>
            <w:r w:rsidRPr="00BD5F5D">
              <w:rPr>
                <w:rFonts w:asciiTheme="majorBidi" w:hAnsiTheme="majorBidi" w:cstheme="majorBidi"/>
                <w:sz w:val="16"/>
                <w:szCs w:val="16"/>
              </w:rPr>
              <w:t>III</w:t>
            </w:r>
          </w:p>
        </w:tc>
        <w:tc>
          <w:tcPr>
            <w:tcW w:w="1843"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80/03079457.2012.656077","ISSN":"1465-3338 (Electronic)","PMID":"22515535","abstract":"We report the pathotyping of six Australian isolates of Marek's disease virus-1  (MDV1) isolated between 1992 and 2004 and association of virulence with meq gene polymorphism. Unvaccinated and herpesvirus of turkeys (HVT)-vaccinated specific pathogen free chickens were challenged at day 5 with 500 plaque forming units of Marek's disease virus. The isolates induced gross Marek's disease lesions in 53 to 94% of unvaccinated chickens, and HVT induced a protective index ranging from 38 to 100% by 56 days post challenge. This experiment provides evidence that current Australian isolates of MDV1 vary significantly in pathogenicity. However, there was no clear evidence that the most virulent recent isolates were more pathogenic than isolates from the 1980s or that any of the isolates belong to the highest pathotype category of very virulent plus. Evidence is presented that virulence can be predicted by measurements taken as early as 13 days post challenge. The meq gene sequences of five of the isolates used in the experiment were determined. When compared with the very virulent US isolate Md5, there was a 177 base-pair insertion and distinct point mutations in each of the five isolates. There were no individual mutations in the meq sequences that correlated with levels of virulence. However, amino acid alignment of the five Australian and 14 international isolates revealed that the number of repeat sequences of four prolines (PPPP repeats) in the meq gene (overall range 2 to 8) was strongly associated with virulence across all isolates, with the most pathogenic isolates having the fewest number of repeats. The results suggest that the presence of the 177 base-pair insertion alone is not an indicator of attenuation. Rather, the number of PPPP repeats, independent of the presence of the insertion, is a better indicator of pathogenicity.","author":[{"dropping-particle":"","family":"Renz","given":"Katrin G","non-dropping-particle":"","parse-names":false,"suffix":""},{"dropping-particle":"","family":"Cooke","given":"Julie","non-dropping-particle":"","parse-names":false,"suffix":""},{"dropping-particle":"","family":"Clarke","given":"Nadeene","non-dropping-particle":"","parse-names":false,"suffix":""},{"dropping-particle":"","family":"Cheetham","given":"Brian F","non-dropping-particle":"","parse-names":false,"suffix":""},{"dropping-particle":"","family":"Hussain","given":"Zahid","non-dropping-particle":"","parse-names":false,"suffix":""},{"dropping-particle":"","family":"Fakhrul Islam","given":"A F M","non-dropping-particle":"","parse-names":false,"suffix":""},{"dropping-particle":"","family":"Tannock","given":"Gregory A","non-dropping-particle":"","parse-names":false,"suffix":""},{"dropping-particle":"","family":"Walkden-Brown","given":"Stephen W","non-dropping-particle":"","parse-names":false,"suffix":""}],"container-title":"Avian pathology : journal of the W.V.P.A","id":"ITEM-1","issue":"2","issued":{"date-parts":[["2012"]]},"language":"eng","page":"161-176","publisher-place":"England","title":"Pathotyping of Australian isolates of Marek's disease virus and association of  pathogenicity with meq gene polymorphism.","type":"article-journal","volume":"41"},"uris":["http://www.mendeley.com/documents/?uuid=a56bf567-be57-4f13-a932-ff7801089928"]}],"mendeley":{"formattedCitation":"(Renz et al. 2012)","plainTextFormattedCitation":"(Renz et al. 2012)","previouslyFormattedCitation":"[6]"},"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Renz et al. 2012)</w:t>
            </w:r>
            <w:r w:rsidRPr="00BD5F5D">
              <w:rPr>
                <w:rFonts w:asciiTheme="majorBidi" w:hAnsiTheme="majorBidi" w:cstheme="majorBidi"/>
                <w:sz w:val="16"/>
                <w:szCs w:val="16"/>
              </w:rPr>
              <w:fldChar w:fldCharType="end"/>
            </w:r>
          </w:p>
        </w:tc>
        <w:tc>
          <w:tcPr>
            <w:tcW w:w="3402" w:type="dxa"/>
          </w:tcPr>
          <w:p w:rsidR="00CA1183" w:rsidRPr="00BD5F5D" w:rsidRDefault="00CA1183" w:rsidP="00CA1183">
            <w:pPr>
              <w:rPr>
                <w:rFonts w:asciiTheme="majorBidi" w:hAnsiTheme="majorBidi" w:cstheme="majorBidi"/>
                <w:sz w:val="16"/>
                <w:szCs w:val="16"/>
              </w:rPr>
            </w:pP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16</w:t>
            </w:r>
          </w:p>
        </w:tc>
        <w:tc>
          <w:tcPr>
            <w:tcW w:w="1277" w:type="dxa"/>
          </w:tcPr>
          <w:p w:rsidR="00CA1183" w:rsidRPr="00BD5F5D" w:rsidRDefault="00CA1183" w:rsidP="00CA1183">
            <w:pPr>
              <w:rPr>
                <w:rFonts w:asciiTheme="majorBidi" w:hAnsiTheme="majorBidi" w:cstheme="majorBidi"/>
                <w:sz w:val="16"/>
                <w:szCs w:val="16"/>
              </w:rPr>
            </w:pPr>
            <w:r w:rsidRPr="00BD5F5D">
              <w:rPr>
                <w:rFonts w:asciiTheme="majorBidi" w:hAnsiTheme="majorBidi" w:cstheme="majorBidi"/>
                <w:sz w:val="16"/>
                <w:szCs w:val="16"/>
              </w:rPr>
              <w:t>l-</w:t>
            </w:r>
            <w:proofErr w:type="spellStart"/>
            <w:r w:rsidRPr="00BD5F5D">
              <w:rPr>
                <w:rFonts w:asciiTheme="majorBidi" w:hAnsiTheme="majorBidi" w:cstheme="majorBidi"/>
                <w:sz w:val="16"/>
                <w:szCs w:val="16"/>
              </w:rPr>
              <w:t>meq</w:t>
            </w:r>
            <w:proofErr w:type="spellEnd"/>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Japan</w:t>
            </w:r>
          </w:p>
        </w:tc>
        <w:tc>
          <w:tcPr>
            <w:tcW w:w="1276"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Cell line</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1999</w:t>
            </w:r>
          </w:p>
        </w:tc>
        <w:tc>
          <w:tcPr>
            <w:tcW w:w="992" w:type="dxa"/>
            <w:vAlign w:val="center"/>
          </w:tcPr>
          <w:p w:rsidR="00CA1183" w:rsidRPr="00BD5F5D" w:rsidRDefault="00CA1183" w:rsidP="00CA11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Courier New" w:eastAsia="Times New Roman" w:hAnsi="Courier New" w:cs="Courier New"/>
                <w:color w:val="000000"/>
                <w:sz w:val="16"/>
                <w:szCs w:val="16"/>
              </w:rPr>
            </w:pPr>
            <w:r w:rsidRPr="00BD5F5D">
              <w:rPr>
                <w:rFonts w:asciiTheme="majorBidi" w:hAnsiTheme="majorBidi" w:cstheme="majorBidi"/>
                <w:sz w:val="16"/>
                <w:szCs w:val="16"/>
              </w:rPr>
              <w:t>AB033119</w:t>
            </w:r>
          </w:p>
        </w:tc>
        <w:tc>
          <w:tcPr>
            <w:tcW w:w="709"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94</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5</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7</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l</w:t>
            </w:r>
          </w:p>
        </w:tc>
        <w:tc>
          <w:tcPr>
            <w:tcW w:w="851"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A475E3" w:rsidP="00CA1183">
            <w:pPr>
              <w:jc w:val="center"/>
              <w:rPr>
                <w:rFonts w:asciiTheme="majorBidi" w:hAnsiTheme="majorBidi" w:cstheme="majorBidi"/>
                <w:sz w:val="16"/>
                <w:szCs w:val="16"/>
              </w:rPr>
            </w:pPr>
            <w:r w:rsidRPr="00BD5F5D">
              <w:rPr>
                <w:rFonts w:asciiTheme="majorBidi" w:hAnsiTheme="majorBidi" w:cstheme="majorBidi"/>
                <w:sz w:val="16"/>
                <w:szCs w:val="16"/>
              </w:rPr>
              <w:t>III</w:t>
            </w:r>
          </w:p>
        </w:tc>
        <w:tc>
          <w:tcPr>
            <w:tcW w:w="1843"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292/jvms.62.287","ISSN":"0916-7250 (Print)","PMID":"10770601","abstract":"Serotype 1 strains of Marek's disease virus (MDV1), except attenuated vaccine  strains, are known to cause lymphomas in visceral organs of infected chickens. To know additional genetic differences between oncogenic and nononcogenic MDV1, polymerase chain reaction (PCR) was performed to amplify the meq gene of the viral genome. In addition to the 1,062-bp band including the native meq open reading frame (ORF), a 1.2-kb band was amplified from the DNA sample prepared from chick embryo fibroblast infected with an attenuated strain, CVI988, but not with oncogenic strains. Sequence analysis of the 1.2-kb band showed that a 178-bp sequence was inserted to the meq ORF of CVI988. This ORF could encode for the Meq protein with a different transactivator domain. Southern blot analysis also confirmed the insertion of the 178-bp sequence in the meq ORF of CVI988. This insertion of 178-bp sequence may explain the reason why CVI988 is not oncogenic.","author":[{"dropping-particle":"","family":"Lee","given":"S I","non-dropping-particle":"","parse-names":false,"suffix":""},{"dropping-particle":"","family":"Takagi","given":"M","non-dropping-particle":"","parse-names":false,"suffix":""},{"dropping-particle":"","family":"Ohashi","given":"K","non-dropping-particle":"","parse-names":false,"suffix":""},{"dropping-particle":"","family":"Sugimoto","given":"C","non-dropping-particle":"","parse-names":false,"suffix":""},{"dropping-particle":"","family":"Onuma","given":"M","non-dropping-particle":"","parse-names":false,"suffix":""}],"container-title":"The Journal of veterinary medical science","id":"ITEM-1","issue":"3","issued":{"date-parts":[["2000","3"]]},"language":"eng","page":"287-292","publisher-place":"Japan","title":"Difference in the meq gene between oncogenic and attenuated strains of Marek's  disease virus serotype 1.","type":"article-journal","volume":"62"},"uris":["http://www.mendeley.com/documents/?uuid=16b150a7-6a4b-46ca-911e-c28aa0df26b2"]}],"mendeley":{"formattedCitation":"(S. I. Lee et al. 2000)","plainTextFormattedCitation":"(S. I. Lee et al. 2000)","previouslyFormattedCitation":"[7]"},"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S. I. Lee et al. 2000)</w:t>
            </w:r>
            <w:r w:rsidRPr="00BD5F5D">
              <w:rPr>
                <w:rFonts w:asciiTheme="majorBidi" w:hAnsiTheme="majorBidi" w:cstheme="majorBidi"/>
                <w:sz w:val="16"/>
                <w:szCs w:val="16"/>
              </w:rPr>
              <w:fldChar w:fldCharType="end"/>
            </w:r>
          </w:p>
        </w:tc>
        <w:tc>
          <w:tcPr>
            <w:tcW w:w="3402" w:type="dxa"/>
          </w:tcPr>
          <w:p w:rsidR="00CA1183" w:rsidRPr="00BD5F5D" w:rsidRDefault="00CA1183" w:rsidP="007E2A03">
            <w:pPr>
              <w:rPr>
                <w:rFonts w:asciiTheme="majorBidi" w:hAnsiTheme="majorBidi" w:cstheme="majorBidi"/>
                <w:sz w:val="16"/>
                <w:szCs w:val="16"/>
              </w:rPr>
            </w:pPr>
            <w:r w:rsidRPr="00BD5F5D">
              <w:rPr>
                <w:rFonts w:asciiTheme="majorBidi" w:hAnsiTheme="majorBidi" w:cstheme="majorBidi"/>
                <w:sz w:val="16"/>
                <w:szCs w:val="16"/>
              </w:rPr>
              <w:t>CVI988 isoform</w:t>
            </w:r>
            <w:r w:rsidR="007E2A03" w:rsidRPr="00BD5F5D">
              <w:rPr>
                <w:rFonts w:asciiTheme="majorBidi" w:hAnsiTheme="majorBidi" w:cstheme="majorBidi"/>
                <w:sz w:val="16"/>
                <w:szCs w:val="16"/>
              </w:rPr>
              <w:t xml:space="preserve">, removed due to unmatched c-term </w:t>
            </w: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17</w:t>
            </w:r>
          </w:p>
        </w:tc>
        <w:tc>
          <w:tcPr>
            <w:tcW w:w="1277" w:type="dxa"/>
          </w:tcPr>
          <w:p w:rsidR="00CA1183" w:rsidRPr="00BD5F5D" w:rsidRDefault="00CA1183" w:rsidP="00CA1183">
            <w:pPr>
              <w:rPr>
                <w:rFonts w:asciiTheme="majorBidi" w:hAnsiTheme="majorBidi" w:cstheme="majorBidi"/>
                <w:sz w:val="16"/>
                <w:szCs w:val="16"/>
              </w:rPr>
            </w:pPr>
            <w:r w:rsidRPr="00BD5F5D">
              <w:rPr>
                <w:rFonts w:asciiTheme="majorBidi" w:hAnsiTheme="majorBidi" w:cstheme="majorBidi"/>
                <w:sz w:val="16"/>
                <w:szCs w:val="16"/>
              </w:rPr>
              <w:t>CVI988</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USA</w:t>
            </w:r>
          </w:p>
        </w:tc>
        <w:tc>
          <w:tcPr>
            <w:tcW w:w="1276"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Cell line</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2004</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AY243336</w:t>
            </w:r>
          </w:p>
        </w:tc>
        <w:tc>
          <w:tcPr>
            <w:tcW w:w="709"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58</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1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6</w:t>
            </w:r>
          </w:p>
        </w:tc>
        <w:tc>
          <w:tcPr>
            <w:tcW w:w="567" w:type="dxa"/>
            <w:vAlign w:val="center"/>
          </w:tcPr>
          <w:p w:rsidR="00CA1183" w:rsidRPr="00BD5F5D" w:rsidRDefault="00CA1183" w:rsidP="00CA1183">
            <w:pPr>
              <w:jc w:val="center"/>
              <w:rPr>
                <w:rFonts w:asciiTheme="majorBidi" w:hAnsiTheme="majorBidi" w:cstheme="majorBidi"/>
                <w:sz w:val="16"/>
                <w:szCs w:val="16"/>
              </w:rPr>
            </w:pPr>
            <w:proofErr w:type="gramStart"/>
            <w:r w:rsidRPr="00BD5F5D">
              <w:rPr>
                <w:rFonts w:asciiTheme="majorBidi" w:hAnsiTheme="majorBidi" w:cstheme="majorBidi"/>
                <w:sz w:val="16"/>
                <w:szCs w:val="16"/>
              </w:rPr>
              <w:t>l</w:t>
            </w:r>
            <w:proofErr w:type="gramEnd"/>
            <w:r w:rsidRPr="00BD5F5D">
              <w:rPr>
                <w:rFonts w:asciiTheme="majorBidi" w:hAnsiTheme="majorBidi" w:cstheme="majorBidi"/>
                <w:sz w:val="16"/>
                <w:szCs w:val="16"/>
              </w:rPr>
              <w:t>?</w:t>
            </w:r>
          </w:p>
        </w:tc>
        <w:tc>
          <w:tcPr>
            <w:tcW w:w="851"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p>
        </w:tc>
        <w:tc>
          <w:tcPr>
            <w:tcW w:w="1843"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16/j.vetmic.2004.06.007","ISSN":"0378-1135 (Print)","PMID":"15327791","abstract":"Marek's disease (MD) is a highly contagious lymphoproliferative and demyelinating  disorder of chickens. MD is caused by Marek's disease virus (MDV), a cell-associated, acute-transforming alphaherpesvirus. For three decades, losses to the poultry industry due to MD have been greatly limited through the use of live vaccines. MDV vaccine strains are comprised of antigenically related, apathogenic MDVs originally isolated from chickens (MDV-2), turkeys (herpesvirus of turkeys, HVT) or attenuated-oncogenic strains of MDV-1 (CVI-988). Since the inception of high-density poultry production and MD vaccination, there have been two discernible increases in the virulence of MDV field strains. Our objectives were to determine if common mutations in the major glycoprotein genes, a major lytic antigen phosphoprotein 38 (pp38) or a major latency/transformation antigen Meq (Marek's EcoRI-Q-encoded protein) were associated with enhanced MDV virulence. To address this, we cloned and sequenced the major surface glycoprotein genes (gB, gC, gD, gE, gH, gI, and gL) of five MDV strains that were representative of the virulent (v), very virulent (vv) and very virulent plus (vv+) pathotypes of MDV. We found no consistent mutations in these genes that correlated strictly with virulence level. The glycoprotein genes most similar among MDV-1, MDV-2 and HVT (gB and gC, approximately 81 and 75%, respectively) were among the most conserved across pathotype. We found mutations mapping to the putative signal cleavage site in the gL genes in four out of eleven vv+MDVs, but this mutation was also identified in one vvMDV (643P) indicating that it did not correlate with enhanced virulence. In further analysis of an additional 12 MDV strains, we found no gross polymorphism in any of the glycoprotein genes. Likewise, by PCR and RFLP analysis, we found no polymorphism at the locus encoding the pp38 gene, an early lytic-phase gene associated with MDV replication. In contrast, we found distinct mutations in the latency and transformation-associated Marek's EcoRI-Q-encoded protein, Meq. In examination of the DNA and deduced amino acid sequence of meq genes from 26 MDV strains (9 m/vMDV, 5 vvMDV and 12 vv+MDVs), we found distinct polymorphism and point mutations that appeared to correlate with virulence. Although a complex trait like MDV virulence is likely to be multigenic, these data describe the first sets of mutations that appear to correlate with MDV virulence. Our conclusion is that since …","author":[{"dropping-particle":"","family":"Shamblin","given":"Christine E","non-dropping-particle":"","parse-names":false,"suffix":""},{"dropping-particle":"","family":"Greene","given":"Natalie","non-dropping-particle":"","parse-names":false,"suffix":""},{"dropping-particle":"","family":"Arumugaswami","given":"Vaithilingaraja","non-dropping-particle":"","parse-names":false,"suffix":""},{"dropping-particle":"","family":"Dienglewicz","given":"Robert L","non-dropping-particle":"","parse-names":false,"suffix":""},{"dropping-particle":"","family":"Parcells","given":"Mark S","non-dropping-particle":"","parse-names":false,"suffix":""}],"container-title":"Veterinary microbiology","id":"ITEM-1","issue":"3-4","issued":{"date-parts":[["2004","9"]]},"language":"eng","page":"147-167","publisher-place":"Netherlands","title":"Comparative analysis of Marek's disease virus (MDV) glycoprotein-, lytic antigen  pp38- and transformation antigen Meq-encoding genes: association of meq mutations with MDVs of high virulence.","type":"article-journal","volume":"102"},"uris":["http://www.mendeley.com/documents/?uuid=17321c54-ab50-48a4-bd1e-a363a9d16272"]}],"mendeley":{"formattedCitation":"(Shamblin et al. 2004)","plainTextFormattedCitation":"(Shamblin et al. 2004)","previouslyFormattedCitation":"[1]"},"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Shamblin et al. 2004)</w:t>
            </w:r>
            <w:r w:rsidRPr="00BD5F5D">
              <w:rPr>
                <w:rFonts w:asciiTheme="majorBidi" w:hAnsiTheme="majorBidi" w:cstheme="majorBidi"/>
                <w:sz w:val="16"/>
                <w:szCs w:val="16"/>
              </w:rPr>
              <w:fldChar w:fldCharType="end"/>
            </w:r>
          </w:p>
        </w:tc>
        <w:tc>
          <w:tcPr>
            <w:tcW w:w="3402" w:type="dxa"/>
          </w:tcPr>
          <w:p w:rsidR="00CA1183" w:rsidRPr="00BD5F5D" w:rsidRDefault="00CA1183" w:rsidP="00CA1183">
            <w:pPr>
              <w:rPr>
                <w:rFonts w:asciiTheme="majorBidi" w:hAnsiTheme="majorBidi" w:cstheme="majorBidi"/>
                <w:sz w:val="16"/>
                <w:szCs w:val="16"/>
              </w:rPr>
            </w:pPr>
            <w:r w:rsidRPr="00BD5F5D">
              <w:rPr>
                <w:rFonts w:asciiTheme="majorBidi" w:hAnsiTheme="majorBidi" w:cstheme="majorBidi"/>
                <w:sz w:val="16"/>
                <w:szCs w:val="16"/>
              </w:rPr>
              <w:t>Long isoform</w:t>
            </w: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18</w:t>
            </w:r>
          </w:p>
        </w:tc>
        <w:tc>
          <w:tcPr>
            <w:tcW w:w="1277" w:type="dxa"/>
          </w:tcPr>
          <w:p w:rsidR="00CA1183" w:rsidRPr="00BD5F5D" w:rsidRDefault="00CA1183" w:rsidP="00CA1183">
            <w:pPr>
              <w:rPr>
                <w:rFonts w:asciiTheme="majorBidi" w:hAnsiTheme="majorBidi" w:cstheme="majorBidi"/>
                <w:sz w:val="16"/>
                <w:szCs w:val="16"/>
              </w:rPr>
            </w:pPr>
            <w:r w:rsidRPr="00BD5F5D">
              <w:rPr>
                <w:rFonts w:asciiTheme="majorBidi" w:hAnsiTheme="majorBidi" w:cstheme="majorBidi"/>
                <w:sz w:val="16"/>
                <w:szCs w:val="16"/>
              </w:rPr>
              <w:t>Italy/</w:t>
            </w:r>
            <w:proofErr w:type="spellStart"/>
            <w:r w:rsidRPr="00BD5F5D">
              <w:rPr>
                <w:rFonts w:asciiTheme="majorBidi" w:hAnsiTheme="majorBidi" w:cstheme="majorBidi"/>
                <w:sz w:val="16"/>
                <w:szCs w:val="16"/>
              </w:rPr>
              <w:t>Ck</w:t>
            </w:r>
            <w:proofErr w:type="spellEnd"/>
            <w:r w:rsidRPr="00BD5F5D">
              <w:rPr>
                <w:rFonts w:asciiTheme="majorBidi" w:hAnsiTheme="majorBidi" w:cstheme="majorBidi"/>
                <w:sz w:val="16"/>
                <w:szCs w:val="16"/>
              </w:rPr>
              <w:t>/850/17</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Italy</w:t>
            </w:r>
          </w:p>
        </w:tc>
        <w:tc>
          <w:tcPr>
            <w:tcW w:w="1276" w:type="dxa"/>
            <w:vAlign w:val="center"/>
          </w:tcPr>
          <w:p w:rsidR="00CA1183" w:rsidRPr="00BD5F5D" w:rsidRDefault="00CA1183" w:rsidP="00CA1183">
            <w:pPr>
              <w:jc w:val="center"/>
              <w:rPr>
                <w:sz w:val="16"/>
                <w:szCs w:val="16"/>
              </w:rPr>
            </w:pPr>
            <w:r w:rsidRPr="00BD5F5D">
              <w:rPr>
                <w:rFonts w:asciiTheme="majorBidi" w:hAnsiTheme="majorBidi" w:cstheme="majorBidi"/>
                <w:sz w:val="16"/>
                <w:szCs w:val="16"/>
              </w:rPr>
              <w:t>By. chicken</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2017</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MK139674</w:t>
            </w:r>
          </w:p>
        </w:tc>
        <w:tc>
          <w:tcPr>
            <w:tcW w:w="709"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A475E3" w:rsidP="00CA1183">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https://doi.org/10.3382/ps/pez095","ISSN":"0032-5791","abstract":"ABSTRACT Marek's disease (MD) is an important lymphoproliferative disease of chickens, caused by Gallid alphaherpesvirus 2 (GaHV-2). Outbreaks are commonly reported in commercial flocks, but also in backyard chickens. Whereas the molecular characteristics of GaHV-2 strains from the commercial poultry sector have been reported, no recent data are available for the rural sector. To fill this gap, 19 GaHV-2 strains detected in 19 Italian backyard chicken flocks during suspected MD outbreaks were molecularly characterized through an analysis of the meq gene, the major GaHV-2 oncogene. The number of four consecutive prolines (PPPP) within the proline-rich repeats of the Meq transactivation domain, the proline content, and the presence of amino acid (aa) substitutions were determined. Phylogenetic analysis was performed using the Maximum Likelihood method. Sequence analysis revealed a heterogeneous population of GaHV-2 strains circulating in Italian backyard flocks. Seven strains, detected from birds affected by classical MD, showed a unique meq isoform of 418 aa with a very high number of PPPP motifs. Molecular and clinical features are suggestive of a low oncogenic potential of these strains. The remaining 12 strains, detected from flocks experiencing acute MD, transient paralysis, or sudden death, had shorter Meq protein isoforms (298 or 339 aa) with a lower number of PPPP motifs and point mutations interrupting PPPP. These features allow us to assert the high virulence of these strains. These findings reveal the circulation of low- and high-virulence GaHV-2 strains in the Italian rural sector.","author":[{"dropping-particle":"","family":"Mescolini","given":"Giulia","non-dropping-particle":"","parse-names":false,"suffix":""},{"dropping-particle":"","family":"Lupini","given":"Caterina","non-dropping-particle":"","parse-names":false,"suffix":""},{"dropping-particle":"","family":"Felice","given":"Viviana","non-dropping-particle":"","parse-names":false,"suffix":""},{"dropping-particle":"","family":"Guerrini","given":"Alessandro","non-dropping-particle":"","parse-names":false,"suffix":""},{"dropping-particle":"","family":"Silveira","given":"Flavio","non-dropping-particle":"","parse-names":false,"suffix":""},{"dropping-particle":"","family":"Cecchinato","given":"Mattia","non-dropping-particle":"","parse-names":false,"suffix":""},{"dropping-particle":"","family":"Catelli","given":"Elena","non-dropping-particle":"","parse-names":false,"suffix":""}],"container-title":"Poultry Science","id":"ITEM-1","issue":"8","issued":{"date-parts":[["2019"]]},"page":"3130-3137","title":"Molecular characterization of the meq gene of Marek's disease viruses detected in unvaccinated backyard chickens reveals the circulation of low- and high-virulence strains","type":"article-journal","volume":"98"},"uris":["http://www.mendeley.com/documents/?uuid=54772337-8587-4e7a-9210-df4ca08c1796"]}],"mendeley":{"formattedCitation":"(Mescolini et al. 2019)","plainTextFormattedCitation":"(Mescolini et al. 2019)","previouslyFormattedCitation":"[2]"},"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Mescolini et al. 2019)</w:t>
            </w:r>
            <w:r w:rsidRPr="00BD5F5D">
              <w:rPr>
                <w:rFonts w:asciiTheme="majorBidi" w:hAnsiTheme="majorBidi" w:cstheme="majorBidi"/>
                <w:sz w:val="16"/>
                <w:szCs w:val="16"/>
              </w:rPr>
              <w:fldChar w:fldCharType="end"/>
            </w:r>
          </w:p>
        </w:tc>
        <w:tc>
          <w:tcPr>
            <w:tcW w:w="3402" w:type="dxa"/>
          </w:tcPr>
          <w:p w:rsidR="00CA1183" w:rsidRPr="00BD5F5D" w:rsidRDefault="00CA1183" w:rsidP="00CA1183">
            <w:pPr>
              <w:ind w:right="1211"/>
              <w:rPr>
                <w:rFonts w:asciiTheme="majorBidi" w:hAnsiTheme="majorBidi" w:cstheme="majorBidi"/>
                <w:sz w:val="16"/>
                <w:szCs w:val="16"/>
              </w:rPr>
            </w:pP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19</w:t>
            </w:r>
          </w:p>
        </w:tc>
        <w:tc>
          <w:tcPr>
            <w:tcW w:w="1277" w:type="dxa"/>
          </w:tcPr>
          <w:p w:rsidR="00CA1183" w:rsidRPr="00BD5F5D" w:rsidRDefault="00CA1183" w:rsidP="00CA1183">
            <w:pPr>
              <w:pStyle w:val="HTMLPreformatted"/>
              <w:shd w:val="clear" w:color="auto" w:fill="FFFFFF"/>
              <w:rPr>
                <w:rFonts w:asciiTheme="majorBidi" w:hAnsiTheme="majorBidi" w:cstheme="majorBidi"/>
                <w:color w:val="000000"/>
                <w:sz w:val="16"/>
                <w:szCs w:val="16"/>
              </w:rPr>
            </w:pPr>
            <w:r w:rsidRPr="00BD5F5D">
              <w:rPr>
                <w:rFonts w:asciiTheme="majorBidi" w:hAnsiTheme="majorBidi" w:cstheme="majorBidi"/>
                <w:color w:val="000000"/>
                <w:sz w:val="16"/>
                <w:szCs w:val="16"/>
              </w:rPr>
              <w:t>tn-n2</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India</w:t>
            </w:r>
          </w:p>
        </w:tc>
        <w:tc>
          <w:tcPr>
            <w:tcW w:w="1276"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Dom. chicken</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2010</w:t>
            </w:r>
          </w:p>
        </w:tc>
        <w:tc>
          <w:tcPr>
            <w:tcW w:w="992" w:type="dxa"/>
            <w:vAlign w:val="center"/>
          </w:tcPr>
          <w:p w:rsidR="00CA1183" w:rsidRPr="00BD5F5D" w:rsidRDefault="00CA1183" w:rsidP="00CA11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ajorBidi" w:eastAsia="Times New Roman" w:hAnsiTheme="majorBidi" w:cstheme="majorBidi"/>
                <w:color w:val="000000"/>
                <w:sz w:val="16"/>
                <w:szCs w:val="16"/>
              </w:rPr>
            </w:pPr>
            <w:r w:rsidRPr="00BD5F5D">
              <w:rPr>
                <w:rFonts w:asciiTheme="majorBidi" w:eastAsia="Times New Roman" w:hAnsiTheme="majorBidi" w:cstheme="majorBidi"/>
                <w:color w:val="000000"/>
                <w:sz w:val="16"/>
                <w:szCs w:val="16"/>
              </w:rPr>
              <w:t>HM749325</w:t>
            </w:r>
          </w:p>
        </w:tc>
        <w:tc>
          <w:tcPr>
            <w:tcW w:w="709" w:type="dxa"/>
            <w:vAlign w:val="center"/>
          </w:tcPr>
          <w:p w:rsidR="00CA1183" w:rsidRPr="00BD5F5D" w:rsidRDefault="00CA1183" w:rsidP="00CA1183">
            <w:pPr>
              <w:jc w:val="center"/>
              <w:rPr>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A475E3" w:rsidP="00CA1183">
            <w:pPr>
              <w:jc w:val="center"/>
              <w:rPr>
                <w:rFonts w:asciiTheme="majorBidi" w:hAnsiTheme="majorBidi" w:cstheme="majorBidi"/>
                <w:sz w:val="16"/>
                <w:szCs w:val="16"/>
              </w:rPr>
            </w:pPr>
            <w:r w:rsidRPr="00BD5F5D">
              <w:rPr>
                <w:rFonts w:asciiTheme="majorBidi" w:hAnsiTheme="majorBidi" w:cstheme="majorBidi"/>
                <w:sz w:val="16"/>
                <w:szCs w:val="16"/>
              </w:rPr>
              <w:t>II</w:t>
            </w:r>
          </w:p>
        </w:tc>
        <w:tc>
          <w:tcPr>
            <w:tcW w:w="1843" w:type="dxa"/>
            <w:vAlign w:val="center"/>
          </w:tcPr>
          <w:p w:rsidR="00CA1183" w:rsidRPr="00BD5F5D" w:rsidRDefault="00871CA0"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3402" w:type="dxa"/>
          </w:tcPr>
          <w:p w:rsidR="00CA1183" w:rsidRPr="00BD5F5D" w:rsidRDefault="00CA1183" w:rsidP="00CA1183">
            <w:pPr>
              <w:ind w:right="1211"/>
              <w:rPr>
                <w:rFonts w:asciiTheme="majorBidi" w:hAnsiTheme="majorBidi" w:cstheme="majorBidi"/>
                <w:sz w:val="16"/>
                <w:szCs w:val="16"/>
              </w:rPr>
            </w:pP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20</w:t>
            </w:r>
          </w:p>
        </w:tc>
        <w:tc>
          <w:tcPr>
            <w:tcW w:w="1277" w:type="dxa"/>
          </w:tcPr>
          <w:p w:rsidR="00CA1183" w:rsidRPr="00BD5F5D" w:rsidRDefault="00CA1183" w:rsidP="00CA1183">
            <w:pPr>
              <w:pStyle w:val="HTMLPreformatted"/>
              <w:shd w:val="clear" w:color="auto" w:fill="FFFFFF"/>
              <w:rPr>
                <w:rFonts w:asciiTheme="majorBidi" w:hAnsiTheme="majorBidi" w:cstheme="majorBidi"/>
                <w:color w:val="000000"/>
                <w:sz w:val="16"/>
                <w:szCs w:val="16"/>
              </w:rPr>
            </w:pPr>
            <w:r w:rsidRPr="00BD5F5D">
              <w:rPr>
                <w:rFonts w:asciiTheme="majorBidi" w:hAnsiTheme="majorBidi" w:cstheme="majorBidi"/>
                <w:color w:val="000000"/>
                <w:sz w:val="16"/>
                <w:szCs w:val="16"/>
              </w:rPr>
              <w:t>tn-n1</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India</w:t>
            </w:r>
          </w:p>
        </w:tc>
        <w:tc>
          <w:tcPr>
            <w:tcW w:w="1276"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Dom. chicken</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2010</w:t>
            </w:r>
          </w:p>
        </w:tc>
        <w:tc>
          <w:tcPr>
            <w:tcW w:w="992" w:type="dxa"/>
            <w:vAlign w:val="center"/>
          </w:tcPr>
          <w:p w:rsidR="00CA1183" w:rsidRPr="00BD5F5D" w:rsidRDefault="00CA1183" w:rsidP="00CA11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ajorBidi" w:eastAsia="Times New Roman" w:hAnsiTheme="majorBidi" w:cstheme="majorBidi"/>
                <w:color w:val="000000"/>
                <w:sz w:val="16"/>
                <w:szCs w:val="16"/>
              </w:rPr>
            </w:pPr>
            <w:r w:rsidRPr="00BD5F5D">
              <w:rPr>
                <w:rFonts w:asciiTheme="majorBidi" w:eastAsia="Times New Roman" w:hAnsiTheme="majorBidi" w:cstheme="majorBidi"/>
                <w:color w:val="000000"/>
                <w:sz w:val="16"/>
                <w:szCs w:val="16"/>
              </w:rPr>
              <w:t>HM749324</w:t>
            </w:r>
          </w:p>
        </w:tc>
        <w:tc>
          <w:tcPr>
            <w:tcW w:w="709" w:type="dxa"/>
            <w:vAlign w:val="center"/>
          </w:tcPr>
          <w:p w:rsidR="00CA1183" w:rsidRPr="00BD5F5D" w:rsidRDefault="00CA1183" w:rsidP="00CA1183">
            <w:pPr>
              <w:jc w:val="center"/>
              <w:rPr>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A475E3" w:rsidP="00CA1183">
            <w:pPr>
              <w:jc w:val="center"/>
              <w:rPr>
                <w:rFonts w:asciiTheme="majorBidi" w:hAnsiTheme="majorBidi" w:cstheme="majorBidi"/>
                <w:sz w:val="16"/>
                <w:szCs w:val="16"/>
              </w:rPr>
            </w:pPr>
            <w:r w:rsidRPr="00BD5F5D">
              <w:rPr>
                <w:rFonts w:asciiTheme="majorBidi" w:hAnsiTheme="majorBidi" w:cstheme="majorBidi"/>
                <w:sz w:val="16"/>
                <w:szCs w:val="16"/>
              </w:rPr>
              <w:t>II</w:t>
            </w:r>
          </w:p>
        </w:tc>
        <w:tc>
          <w:tcPr>
            <w:tcW w:w="1843" w:type="dxa"/>
            <w:vAlign w:val="center"/>
          </w:tcPr>
          <w:p w:rsidR="00CA1183" w:rsidRPr="00BD5F5D" w:rsidRDefault="00871CA0"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3402" w:type="dxa"/>
          </w:tcPr>
          <w:p w:rsidR="00CA1183" w:rsidRPr="00BD5F5D" w:rsidRDefault="00CA1183" w:rsidP="00CA1183">
            <w:pPr>
              <w:ind w:right="1211"/>
              <w:rPr>
                <w:rFonts w:asciiTheme="majorBidi" w:hAnsiTheme="majorBidi" w:cstheme="majorBidi"/>
                <w:sz w:val="16"/>
                <w:szCs w:val="16"/>
              </w:rPr>
            </w:pP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21</w:t>
            </w:r>
          </w:p>
        </w:tc>
        <w:tc>
          <w:tcPr>
            <w:tcW w:w="1277" w:type="dxa"/>
          </w:tcPr>
          <w:p w:rsidR="00CA1183" w:rsidRPr="00BD5F5D" w:rsidRDefault="00CA1183" w:rsidP="00CA1183">
            <w:pPr>
              <w:rPr>
                <w:rFonts w:asciiTheme="majorBidi" w:hAnsiTheme="majorBidi" w:cstheme="majorBidi"/>
                <w:sz w:val="16"/>
                <w:szCs w:val="16"/>
              </w:rPr>
            </w:pPr>
            <w:r w:rsidRPr="00BD5F5D">
              <w:rPr>
                <w:rFonts w:asciiTheme="majorBidi" w:hAnsiTheme="majorBidi" w:cstheme="majorBidi"/>
                <w:sz w:val="16"/>
                <w:szCs w:val="16"/>
              </w:rPr>
              <w:t>HW/2009</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China</w:t>
            </w:r>
          </w:p>
        </w:tc>
        <w:tc>
          <w:tcPr>
            <w:tcW w:w="1276"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2009</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KP888814</w:t>
            </w:r>
          </w:p>
        </w:tc>
        <w:tc>
          <w:tcPr>
            <w:tcW w:w="709"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A475E3" w:rsidP="00CA1183">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07/s11262-015-1264-z","ISSN":"1572-994X (Electronic)","PMID":"26611441","abstract":"During the course of our continuous surveillance of Gallid herpesvirus 2 (GaHV-2),  44 isolates were obtained from GaHV-2-positive chickens of different flocks in China from 2009 to 2013. The meq gene, considered as a major GaHV-2 oncogene, was sequenced and was found to contain an open reading frame of 1020 nucleotides encoding a 339 amino acid (aa) polypeptide in all isolates. Compared with the GaHV-2 GA strain, the meq genes in 15.9 % (7/44) of the isolates analyzed in this study contained an aa substitution mutation at position 88 (A to T) of which is the first report. The main characteristics of Chinese GaHV-2 isolates meq genes included the substitutions K77E, D80Y, V115A, T139A, P176R, and P217A, and the aa substitution frequency at positions 139 and 176 showed an increase. To test the pathogenicity of the isolates, a pathogenicity study and a vaccination-challenge test were performed on three selected isolates (ZY/1203, WC/1203, and WC/1110) and reference strain GA. The results showed that the three isolates induced gross Marek's disease (MD) lesions in 95.0-100 % cases, which was a higher rate than that obtained for strain GA (82.4 %). Three isolates induced mortality in 10-21.1 % of specific-pathogen-free chickens, which was similar to results with strain GA (23.5 %). The commercially available CVI988 vaccine induced lower protective indices (PIs) against ZY/1203 (82.4) and WC/1110 (83.3) as compared to those against WC/1203 (100) and GA (100). These results showed an evolving trend in the meq genes of the isolates; three isolates exhibited higher morbidity as compared to the reference strain and the vaccine induced lower PIs against two isolates as compared to that against the reference strain.","author":[{"dropping-particle":"","family":"Zhang","given":"Yan-Ping","non-dropping-particle":"","parse-names":false,"suffix":""},{"dropping-particle":"","family":"Lv","given":"Hong-Chao","non-dropping-particle":"","parse-names":false,"suffix":""},{"dropping-particle":"","family":"Bao","given":"Ke-Yan","non-dropping-particle":"","parse-names":false,"suffix":""},{"dropping-particle":"","family":"Gao","given":"Yu-Long","non-dropping-particle":"","parse-names":false,"suffix":""},{"dropping-particle":"","family":"Gao","given":"Hong-Lei","non-dropping-particle":"","parse-names":false,"suffix":""},{"dropping-particle":"","family":"Qi","given":"Xiao-","non-dropping-particle":"le","parse-names":false,"suffix":""},{"dropping-particle":"","family":"Cui","given":"Hong-Yu","non-dropping-particle":"","parse-names":false,"suffix":""},{"dropping-particle":"","family":"Wang","given":"Yong-Qiang","non-dropping-particle":"","parse-names":false,"suffix":""},{"dropping-particle":"","family":"Li","given":"Kai","non-dropping-particle":"","parse-names":false,"suffix":""},{"dropping-particle":"","family":"Gao","given":"Li","non-dropping-particle":"","parse-names":false,"suffix":""},{"dropping-particle":"","family":"Wang","given":"Xiao-Mei","non-dropping-particle":"","parse-names":false,"suffix":""},{"dropping-particle":"","family":"Liu","given":"Chang-Jun","non-dropping-particle":"","parse-names":false,"suffix":""}],"container-title":"Virus genes","id":"ITEM-1","issue":"1","issued":{"date-parts":[["2016","2"]]},"language":"eng","page":"51-60","publisher-place":"United States","title":"Molecular and pathogenicity characterization of Gallid herpesvirus 2 newly isolated  in China from 2009 to 2013.","type":"article-journal","volume":"52"},"uris":["http://www.mendeley.com/documents/?uuid=7c980afb-c2fe-4e22-ab5b-6fbfba7999a7"]}],"mendeley":{"formattedCitation":"(Zhang et al. 2016)","plainTextFormattedCitation":"(Zhang et al. 2016)","previouslyFormattedCitation":"[8]"},"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Zhang et al. 2016)</w:t>
            </w:r>
            <w:r w:rsidRPr="00BD5F5D">
              <w:rPr>
                <w:rFonts w:asciiTheme="majorBidi" w:hAnsiTheme="majorBidi" w:cstheme="majorBidi"/>
                <w:sz w:val="16"/>
                <w:szCs w:val="16"/>
              </w:rPr>
              <w:fldChar w:fldCharType="end"/>
            </w:r>
          </w:p>
        </w:tc>
        <w:tc>
          <w:tcPr>
            <w:tcW w:w="3402" w:type="dxa"/>
          </w:tcPr>
          <w:p w:rsidR="00CA1183" w:rsidRPr="00BD5F5D" w:rsidRDefault="00CA1183" w:rsidP="00CA1183">
            <w:pPr>
              <w:rPr>
                <w:rFonts w:asciiTheme="majorBidi" w:hAnsiTheme="majorBidi" w:cstheme="majorBidi"/>
                <w:sz w:val="16"/>
                <w:szCs w:val="16"/>
              </w:rPr>
            </w:pPr>
            <w:r w:rsidRPr="00BD5F5D">
              <w:rPr>
                <w:rFonts w:asciiTheme="majorBidi" w:hAnsiTheme="majorBidi" w:cstheme="majorBidi"/>
                <w:sz w:val="16"/>
                <w:szCs w:val="16"/>
              </w:rPr>
              <w:t xml:space="preserve">Closest to the non-deleted 99-35 region </w:t>
            </w: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22</w:t>
            </w:r>
          </w:p>
        </w:tc>
        <w:tc>
          <w:tcPr>
            <w:tcW w:w="1277" w:type="dxa"/>
          </w:tcPr>
          <w:p w:rsidR="00CA1183" w:rsidRPr="00BD5F5D" w:rsidRDefault="00CA1183" w:rsidP="00CA1183">
            <w:pPr>
              <w:pStyle w:val="HTMLPreformatted"/>
              <w:shd w:val="clear" w:color="auto" w:fill="FFFFFF"/>
              <w:rPr>
                <w:rFonts w:asciiTheme="majorBidi" w:hAnsiTheme="majorBidi" w:cstheme="majorBidi"/>
                <w:color w:val="000000"/>
                <w:sz w:val="16"/>
                <w:szCs w:val="16"/>
              </w:rPr>
            </w:pPr>
            <w:r w:rsidRPr="00BD5F5D">
              <w:rPr>
                <w:rFonts w:asciiTheme="majorBidi" w:hAnsiTheme="majorBidi" w:cstheme="majorBidi"/>
                <w:color w:val="000000"/>
                <w:sz w:val="16"/>
                <w:szCs w:val="16"/>
              </w:rPr>
              <w:t>ATE</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Hungary</w:t>
            </w:r>
          </w:p>
        </w:tc>
        <w:tc>
          <w:tcPr>
            <w:tcW w:w="1276"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lt;2004</w:t>
            </w:r>
          </w:p>
        </w:tc>
        <w:tc>
          <w:tcPr>
            <w:tcW w:w="992" w:type="dxa"/>
            <w:vAlign w:val="center"/>
          </w:tcPr>
          <w:p w:rsidR="00CA1183" w:rsidRPr="00BD5F5D" w:rsidRDefault="00CA1183" w:rsidP="00CA11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ajorBidi" w:eastAsia="Times New Roman" w:hAnsiTheme="majorBidi" w:cstheme="majorBidi"/>
                <w:color w:val="000000"/>
                <w:sz w:val="16"/>
                <w:szCs w:val="16"/>
              </w:rPr>
            </w:pPr>
            <w:r w:rsidRPr="00BD5F5D">
              <w:rPr>
                <w:rFonts w:asciiTheme="majorBidi" w:eastAsia="Times New Roman" w:hAnsiTheme="majorBidi" w:cstheme="majorBidi"/>
                <w:color w:val="000000"/>
                <w:sz w:val="16"/>
                <w:szCs w:val="16"/>
              </w:rPr>
              <w:t>AY571784</w:t>
            </w:r>
          </w:p>
        </w:tc>
        <w:tc>
          <w:tcPr>
            <w:tcW w:w="709"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A475E3" w:rsidP="00CA1183">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3402" w:type="dxa"/>
          </w:tcPr>
          <w:p w:rsidR="00CA1183" w:rsidRPr="00BD5F5D" w:rsidRDefault="00CA1183" w:rsidP="00CA1183">
            <w:pPr>
              <w:rPr>
                <w:rFonts w:asciiTheme="majorBidi" w:hAnsiTheme="majorBidi" w:cstheme="majorBidi"/>
                <w:sz w:val="16"/>
                <w:szCs w:val="16"/>
              </w:rPr>
            </w:pP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23</w:t>
            </w:r>
          </w:p>
        </w:tc>
        <w:tc>
          <w:tcPr>
            <w:tcW w:w="1277" w:type="dxa"/>
          </w:tcPr>
          <w:p w:rsidR="00CA1183" w:rsidRPr="00BD5F5D" w:rsidRDefault="00CA1183" w:rsidP="00CA1183">
            <w:pPr>
              <w:pStyle w:val="HTMLPreformatted"/>
              <w:shd w:val="clear" w:color="auto" w:fill="FFFFFF"/>
              <w:rPr>
                <w:rFonts w:asciiTheme="majorBidi" w:hAnsiTheme="majorBidi" w:cstheme="majorBidi"/>
                <w:color w:val="000000"/>
                <w:sz w:val="16"/>
                <w:szCs w:val="16"/>
              </w:rPr>
            </w:pPr>
            <w:r w:rsidRPr="00BD5F5D">
              <w:rPr>
                <w:rFonts w:asciiTheme="majorBidi" w:hAnsiTheme="majorBidi" w:cstheme="majorBidi"/>
                <w:color w:val="000000"/>
                <w:sz w:val="16"/>
                <w:szCs w:val="16"/>
              </w:rPr>
              <w:t>ATE2539</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Hungary</w:t>
            </w:r>
          </w:p>
        </w:tc>
        <w:tc>
          <w:tcPr>
            <w:tcW w:w="1276"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2000</w:t>
            </w:r>
          </w:p>
        </w:tc>
        <w:tc>
          <w:tcPr>
            <w:tcW w:w="992" w:type="dxa"/>
            <w:vAlign w:val="center"/>
          </w:tcPr>
          <w:p w:rsidR="00CA1183" w:rsidRPr="00BD5F5D" w:rsidRDefault="00CA1183" w:rsidP="00CA11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ajorBidi" w:eastAsia="Times New Roman" w:hAnsiTheme="majorBidi" w:cstheme="majorBidi"/>
                <w:color w:val="000000"/>
                <w:sz w:val="16"/>
                <w:szCs w:val="16"/>
              </w:rPr>
            </w:pPr>
            <w:r w:rsidRPr="00BD5F5D">
              <w:rPr>
                <w:rFonts w:asciiTheme="majorBidi" w:eastAsia="Times New Roman" w:hAnsiTheme="majorBidi" w:cstheme="majorBidi"/>
                <w:color w:val="000000"/>
                <w:sz w:val="16"/>
                <w:szCs w:val="16"/>
              </w:rPr>
              <w:t>MF431493</w:t>
            </w:r>
          </w:p>
        </w:tc>
        <w:tc>
          <w:tcPr>
            <w:tcW w:w="709"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vv</w:t>
            </w:r>
            <w:proofErr w:type="spellEnd"/>
            <w:r w:rsidRPr="00BD5F5D">
              <w:rPr>
                <w:rFonts w:asciiTheme="majorBidi" w:hAnsiTheme="majorBidi" w:cstheme="majorBidi"/>
                <w:sz w:val="16"/>
                <w:szCs w:val="16"/>
              </w:rPr>
              <w:t>+</w:t>
            </w:r>
          </w:p>
        </w:tc>
        <w:tc>
          <w:tcPr>
            <w:tcW w:w="567" w:type="dxa"/>
            <w:vAlign w:val="center"/>
          </w:tcPr>
          <w:p w:rsidR="00CA1183" w:rsidRPr="00BD5F5D" w:rsidRDefault="00A475E3" w:rsidP="00CA1183">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111/eva.12515","ISSN":"1752-4571","abstract":"Virulence determines the impact a pathogen has on the fitness of its host, yet current understanding of the evolutionary origins and causes of virulence of many pathogens is surprisingly incomplete. Here, we explore the evolution of Marek's disease virus (MDV), a herpesvirus commonly afflicting chickens and rarely other avian species. The history of MDV in the 20th century represents an important case study in the evolution of virulence. The severity of MDV infection in chickens has been rising steadily since the adoption of intensive farming techniques and vaccination programs in the 1950s and 1970s, respectively. It has remained uncertain, however, which of these factors is causally more responsible for the observed increase in virulence of circulating viruses. We conducted a phylogenomic study to understand the evolution of MDV in the context of dramatic changes to poultry farming and disease control. Our analysis reveals evidence of geographical structuring of MDV strains, with reconstructions supporting the emergence of virulent viruses independently in North America and Eurasia. Of note, the emergence of virulent viruses appears to coincide approximately with the introduction of comprehensive vaccination on both continents. The time-dated phylogeny also indicated that MDV has a mean evolutionary rate of ~1.6 × 10(-5) substitutions per site per year. An examination of gene-linked mutations did not identify a strong association between mutational variation and virulence phenotypes, indicating that MDV may evolve readily and rapidly under strong selective pressures and that multiple genotypic pathways may underlie virulence adaptation in MDV.","author":[{"dropping-particle":"","family":"Trimpert","given":"Jakob","non-dropping-particle":"","parse-names":false,"suffix":""},{"dropping-particle":"","family":"Groenke","given":"Nicole","non-dropping-particle":"","parse-names":false,"suffix":""},{"dropping-particle":"","family":"Jenckel","given":"Maria","non-dropping-particle":"","parse-names":false,"suffix":""},{"dropping-particle":"","family":"He","given":"Shulin","non-dropping-particle":"","parse-names":false,"suffix":""},{"dropping-particle":"","family":"Kunec","given":"Dusan","non-dropping-particle":"","parse-names":false,"suffix":""},{"dropping-particle":"","family":"Szpara","given":"Moriah L","non-dropping-particle":"","parse-names":false,"suffix":""},{"dropping-particle":"","family":"Spatz","given":"Stephen J","non-dropping-particle":"","parse-names":false,"suffix":""},{"dropping-particle":"","family":"Osterrieder","given":"Nikolaus","non-dropping-particle":"","parse-names":false,"suffix":""},{"dropping-particle":"","family":"McMahon","given":"Dino P","non-dropping-particle":"","parse-names":false,"suffix":""}],"container-title":"Evolutionary applications","id":"ITEM-1","issue":"10","issued":{"date-parts":[["2017","9"]]},"language":"eng","page":"1091-1101","publisher":"John Wiley and Sons Inc.","title":"A phylogenomic analysis of Marek's disease virus reveals independent paths to virulence in Eurasia and North America","type":"article-journal","volume":"10"},"uris":["http://www.mendeley.com/documents/?uuid=5f3b8aea-2e61-479b-a204-3707bf9b8d77"]}],"mendeley":{"formattedCitation":"(Trimpert et al. 2017)","plainTextFormattedCitation":"(Trimpert et al. 2017)","previouslyFormattedCitation":"[9]"},"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Trimpert et al. 2017)</w:t>
            </w:r>
            <w:r w:rsidRPr="00BD5F5D">
              <w:rPr>
                <w:rFonts w:asciiTheme="majorBidi" w:hAnsiTheme="majorBidi" w:cstheme="majorBidi"/>
                <w:sz w:val="16"/>
                <w:szCs w:val="16"/>
              </w:rPr>
              <w:fldChar w:fldCharType="end"/>
            </w:r>
          </w:p>
        </w:tc>
        <w:tc>
          <w:tcPr>
            <w:tcW w:w="3402" w:type="dxa"/>
          </w:tcPr>
          <w:p w:rsidR="00CA1183" w:rsidRPr="00BD5F5D" w:rsidRDefault="00CA1183" w:rsidP="00CA1183">
            <w:pPr>
              <w:rPr>
                <w:rFonts w:asciiTheme="majorBidi" w:hAnsiTheme="majorBidi" w:cstheme="majorBidi"/>
                <w:sz w:val="16"/>
                <w:szCs w:val="16"/>
              </w:rPr>
            </w:pP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24</w:t>
            </w:r>
          </w:p>
        </w:tc>
        <w:tc>
          <w:tcPr>
            <w:tcW w:w="1277" w:type="dxa"/>
          </w:tcPr>
          <w:p w:rsidR="00CA1183" w:rsidRPr="00BD5F5D" w:rsidRDefault="00CA1183" w:rsidP="00CA1183">
            <w:pPr>
              <w:rPr>
                <w:rFonts w:asciiTheme="majorBidi" w:hAnsiTheme="majorBidi" w:cstheme="majorBidi"/>
                <w:sz w:val="16"/>
                <w:szCs w:val="16"/>
              </w:rPr>
            </w:pPr>
            <w:r w:rsidRPr="00BD5F5D">
              <w:rPr>
                <w:rFonts w:asciiTheme="majorBidi" w:hAnsiTheme="majorBidi" w:cstheme="majorBidi"/>
                <w:sz w:val="16"/>
                <w:szCs w:val="16"/>
              </w:rPr>
              <w:t xml:space="preserve">EU-1 </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Israel</w:t>
            </w:r>
          </w:p>
        </w:tc>
        <w:tc>
          <w:tcPr>
            <w:tcW w:w="1276"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Chicken</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1992</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MF431494</w:t>
            </w:r>
          </w:p>
        </w:tc>
        <w:tc>
          <w:tcPr>
            <w:tcW w:w="709"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CA1183" w:rsidRPr="00BD5F5D" w:rsidRDefault="00CA1183" w:rsidP="00CA1183">
            <w:pPr>
              <w:jc w:val="center"/>
              <w:rPr>
                <w:rFonts w:asciiTheme="majorBidi" w:hAnsiTheme="majorBidi" w:cstheme="majorBidi"/>
                <w:sz w:val="16"/>
                <w:szCs w:val="16"/>
              </w:rPr>
            </w:pPr>
            <w:bookmarkStart w:id="0" w:name="_GoBack"/>
            <w:bookmarkEnd w:id="0"/>
            <w:r w:rsidRPr="00BD5F5D">
              <w:rPr>
                <w:rFonts w:asciiTheme="majorBidi" w:hAnsiTheme="majorBidi" w:cstheme="majorBidi"/>
                <w:sz w:val="16"/>
                <w:szCs w:val="16"/>
              </w:rPr>
              <w:t>-</w:t>
            </w:r>
          </w:p>
        </w:tc>
        <w:tc>
          <w:tcPr>
            <w:tcW w:w="567" w:type="dxa"/>
            <w:vAlign w:val="center"/>
          </w:tcPr>
          <w:p w:rsidR="00CA1183" w:rsidRPr="00BD5F5D" w:rsidRDefault="00A475E3" w:rsidP="00CA1183">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111/eva.12515","ISSN":"1752-4571","abstract":"Virulence determines the impact a pathogen has on the fitness of its host, yet current understanding of the evolutionary origins and causes of virulence of many pathogens is surprisingly incomplete. Here, we explore the evolution of Marek's disease virus (MDV), a herpesvirus commonly afflicting chickens and rarely other avian species. The history of MDV in the 20th century represents an important case study in the evolution of virulence. The severity of MDV infection in chickens has been rising steadily since the adoption of intensive farming techniques and vaccination programs in the 1950s and 1970s, respectively. It has remained uncertain, however, which of these factors is causally more responsible for the observed increase in virulence of circulating viruses. We conducted a phylogenomic study to understand the evolution of MDV in the context of dramatic changes to poultry farming and disease control. Our analysis reveals evidence of geographical structuring of MDV strains, with reconstructions supporting the emergence of virulent viruses independently in North America and Eurasia. Of note, the emergence of virulent viruses appears to coincide approximately with the introduction of comprehensive vaccination on both continents. The time-dated phylogeny also indicated that MDV has a mean evolutionary rate of ~1.6 × 10(-5) substitutions per site per year. An examination of gene-linked mutations did not identify a strong association between mutational variation and virulence phenotypes, indicating that MDV may evolve readily and rapidly under strong selective pressures and that multiple genotypic pathways may underlie virulence adaptation in MDV.","author":[{"dropping-particle":"","family":"Trimpert","given":"Jakob","non-dropping-particle":"","parse-names":false,"suffix":""},{"dropping-particle":"","family":"Groenke","given":"Nicole","non-dropping-particle":"","parse-names":false,"suffix":""},{"dropping-particle":"","family":"Jenckel","given":"Maria","non-dropping-particle":"","parse-names":false,"suffix":""},{"dropping-particle":"","family":"He","given":"Shulin","non-dropping-particle":"","parse-names":false,"suffix":""},{"dropping-particle":"","family":"Kunec","given":"Dusan","non-dropping-particle":"","parse-names":false,"suffix":""},{"dropping-particle":"","family":"Szpara","given":"Moriah L","non-dropping-particle":"","parse-names":false,"suffix":""},{"dropping-particle":"","family":"Spatz","given":"Stephen J","non-dropping-particle":"","parse-names":false,"suffix":""},{"dropping-particle":"","family":"Osterrieder","given":"Nikolaus","non-dropping-particle":"","parse-names":false,"suffix":""},{"dropping-particle":"","family":"McMahon","given":"Dino P","non-dropping-particle":"","parse-names":false,"suffix":""}],"container-title":"Evolutionary applications","id":"ITEM-1","issue":"10","issued":{"date-parts":[["2017","9"]]},"language":"eng","page":"1091-1101","publisher":"John Wiley and Sons Inc.","title":"A phylogenomic analysis of Marek's disease virus reveals independent paths to virulence in Eurasia and North America","type":"article-journal","volume":"10"},"uris":["http://www.mendeley.com/documents/?uuid=5f3b8aea-2e61-479b-a204-3707bf9b8d77"]}],"mendeley":{"formattedCitation":"(Trimpert et al. 2017)","plainTextFormattedCitation":"(Trimpert et al. 2017)","previouslyFormattedCitation":"[9]"},"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Trimpert et al. 2017)</w:t>
            </w:r>
            <w:r w:rsidRPr="00BD5F5D">
              <w:rPr>
                <w:rFonts w:asciiTheme="majorBidi" w:hAnsiTheme="majorBidi" w:cstheme="majorBidi"/>
                <w:sz w:val="16"/>
                <w:szCs w:val="16"/>
              </w:rPr>
              <w:fldChar w:fldCharType="end"/>
            </w:r>
          </w:p>
        </w:tc>
        <w:tc>
          <w:tcPr>
            <w:tcW w:w="3402" w:type="dxa"/>
          </w:tcPr>
          <w:p w:rsidR="00CA1183" w:rsidRPr="00BD5F5D" w:rsidRDefault="00CA1183" w:rsidP="00CA1183">
            <w:pPr>
              <w:rPr>
                <w:rFonts w:asciiTheme="majorBidi" w:hAnsiTheme="majorBidi" w:cstheme="majorBidi"/>
                <w:sz w:val="16"/>
                <w:szCs w:val="16"/>
              </w:rPr>
            </w:pP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25</w:t>
            </w:r>
          </w:p>
        </w:tc>
        <w:tc>
          <w:tcPr>
            <w:tcW w:w="1277" w:type="dxa"/>
          </w:tcPr>
          <w:p w:rsidR="00CA1183" w:rsidRPr="00BD5F5D" w:rsidRDefault="00CA1183" w:rsidP="00CA1183">
            <w:pPr>
              <w:rPr>
                <w:rFonts w:asciiTheme="majorBidi" w:hAnsiTheme="majorBidi" w:cstheme="majorBidi"/>
                <w:sz w:val="16"/>
                <w:szCs w:val="16"/>
              </w:rPr>
            </w:pPr>
            <w:r w:rsidRPr="00BD5F5D">
              <w:rPr>
                <w:rFonts w:asciiTheme="majorBidi" w:hAnsiTheme="majorBidi" w:cstheme="majorBidi"/>
                <w:sz w:val="16"/>
                <w:szCs w:val="16"/>
              </w:rPr>
              <w:t>RB1B</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USA</w:t>
            </w:r>
          </w:p>
        </w:tc>
        <w:tc>
          <w:tcPr>
            <w:tcW w:w="1276"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Buffy coa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1982</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AY243332</w:t>
            </w:r>
          </w:p>
        </w:tc>
        <w:tc>
          <w:tcPr>
            <w:tcW w:w="709"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vv</w:t>
            </w:r>
            <w:proofErr w:type="spellEnd"/>
          </w:p>
        </w:tc>
        <w:tc>
          <w:tcPr>
            <w:tcW w:w="567" w:type="dxa"/>
            <w:vAlign w:val="center"/>
          </w:tcPr>
          <w:p w:rsidR="00CA1183" w:rsidRPr="00BD5F5D" w:rsidRDefault="00A475E3" w:rsidP="00CA1183">
            <w:pPr>
              <w:jc w:val="center"/>
              <w:rPr>
                <w:rFonts w:asciiTheme="majorBidi" w:hAnsiTheme="majorBidi" w:cstheme="majorBidi"/>
                <w:sz w:val="16"/>
                <w:szCs w:val="16"/>
              </w:rPr>
            </w:pPr>
            <w:r w:rsidRPr="00BD5F5D">
              <w:rPr>
                <w:rFonts w:asciiTheme="majorBidi" w:hAnsiTheme="majorBidi" w:cstheme="majorBidi"/>
                <w:sz w:val="16"/>
                <w:szCs w:val="16"/>
              </w:rPr>
              <w:t>II</w:t>
            </w:r>
          </w:p>
        </w:tc>
        <w:tc>
          <w:tcPr>
            <w:tcW w:w="1843"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07/s11262-007-0157-1","ISSN":"0920-8569 (Print)","PMID":"17721813","abstract":"Marek's disease virus (MDV) is a cell-associated alphaherpesvirus that induces  rapid-onset T-cell lymphomas in poultry. MDV isolates vary greatly in pathogenicity. While some of the strains such as CVI988 are non-pathogenic and are used as vaccines, others such as RB-1B are highly oncogenic. Molecular determinants associated with differences in pathogenicity are not completely understood. Comparison of the genome sequences of phenotypically different strains could help to identify molecular determinants of pathogenicity. We have previously reported the construction of bacterial artificial chromosome (BAC) clones of RB-1B from which fully infectious viruses could be reconstituted upon DNA transfection into chicken cells. MDV reconstituted from one of these clones (pRB-1B-5) showed similar in vitro and in vivo replication kinetics and oncogenicity as the parental virus. However, unlike the parental RB-1B virus, the BAC-derived virus showed inability to spread between birds. In order to identify the unique determinants for oncogenicity and the ''non-spreading phenotype'' of MDV derived from this clone, we determined the full-length sequence of pRB-1B-5. Comparative sequence analysis with the published sequences of strains such as Md5, Md11, and CVI988 identified frameshift mutations in RLORF1, protein kinase (UL13), and glycoproteins C (UL44) and D (US6). Comparison of the sequences of these genes with the parental virus indicated that the RLORF1, UL44, and US6 mutations were also present in the parental RB-1B stock of the virus. However with regard to UL13 mutation, the parental RB-1B stock appeared to be a mixture of wild type and mutant viruses, indicating that the BAC cloning has selected a mutant clone. Although further studies are needed to evaluate the role of these genes in the horizontal-spreading defective phenotype, our data clearly indicate that mutations in these genes do not affect the oncogenicity of MDV.","author":[{"dropping-particle":"","family":"Spatz","given":"Stephen J","non-dropping-particle":"","parse-names":false,"suffix":""},{"dropping-particle":"","family":"Zhao","given":"Yuguang","non-dropping-particle":"","parse-names":false,"suffix":""},{"dropping-particle":"","family":"Petherbridge","given":"Lawrence","non-dropping-particle":"","parse-names":false,"suffix":""},{"dropping-particle":"","family":"Smith","given":"Lorraine P","non-dropping-particle":"","parse-names":false,"suffix":""},{"dropping-particle":"","family":"Baigent","given":"Susan J","non-dropping-particle":"","parse-names":false,"suffix":""},{"dropping-particle":"","family":"Nair","given":"Venugopal","non-dropping-particle":"","parse-names":false,"suffix":""}],"container-title":"Virus genes","id":"ITEM-1","issue":"3","issued":{"date-parts":[["2007","12"]]},"language":"eng","page":"753-766","publisher-place":"United States","title":"Comparative sequence analysis of a highly oncogenic but horizontal spread-defective  clone of Marek's disease virus.","type":"article-journal","volume":"35"},"uris":["http://www.mendeley.com/documents/?uuid=06e82899-90e1-4b2a-a940-089493461b79"]}],"mendeley":{"formattedCitation":"(Spatz et al. 2007)","plainTextFormattedCitation":"(Spatz et al. 2007)","previouslyFormattedCitation":"[10]"},"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Spatz et al. 2007)</w:t>
            </w:r>
            <w:r w:rsidRPr="00BD5F5D">
              <w:rPr>
                <w:rFonts w:asciiTheme="majorBidi" w:hAnsiTheme="majorBidi" w:cstheme="majorBidi"/>
                <w:sz w:val="16"/>
                <w:szCs w:val="16"/>
              </w:rPr>
              <w:fldChar w:fldCharType="end"/>
            </w:r>
          </w:p>
        </w:tc>
        <w:tc>
          <w:tcPr>
            <w:tcW w:w="3402" w:type="dxa"/>
          </w:tcPr>
          <w:p w:rsidR="00CA1183" w:rsidRPr="00BD5F5D" w:rsidRDefault="00CA1183" w:rsidP="00CA1183">
            <w:pPr>
              <w:rPr>
                <w:rFonts w:asciiTheme="majorBidi" w:hAnsiTheme="majorBidi" w:cstheme="majorBidi"/>
                <w:sz w:val="16"/>
                <w:szCs w:val="16"/>
              </w:rPr>
            </w:pP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26</w:t>
            </w:r>
          </w:p>
        </w:tc>
        <w:tc>
          <w:tcPr>
            <w:tcW w:w="1277" w:type="dxa"/>
          </w:tcPr>
          <w:p w:rsidR="00CA1183" w:rsidRPr="00BD5F5D" w:rsidRDefault="00CA1183" w:rsidP="00CA1183">
            <w:pPr>
              <w:rPr>
                <w:rFonts w:asciiTheme="majorBidi" w:hAnsiTheme="majorBidi" w:cstheme="majorBidi"/>
                <w:sz w:val="16"/>
                <w:szCs w:val="16"/>
              </w:rPr>
            </w:pPr>
            <w:r w:rsidRPr="00BD5F5D">
              <w:rPr>
                <w:rFonts w:asciiTheme="majorBidi" w:hAnsiTheme="majorBidi" w:cstheme="majorBidi"/>
                <w:sz w:val="16"/>
                <w:szCs w:val="16"/>
              </w:rPr>
              <w:t>MD70/13</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Hungary</w:t>
            </w:r>
          </w:p>
        </w:tc>
        <w:tc>
          <w:tcPr>
            <w:tcW w:w="1276"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Chicken</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1970</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MF431495</w:t>
            </w:r>
          </w:p>
        </w:tc>
        <w:tc>
          <w:tcPr>
            <w:tcW w:w="709"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v</w:t>
            </w:r>
          </w:p>
        </w:tc>
        <w:tc>
          <w:tcPr>
            <w:tcW w:w="567" w:type="dxa"/>
            <w:vAlign w:val="center"/>
          </w:tcPr>
          <w:p w:rsidR="00CA1183" w:rsidRPr="00BD5F5D" w:rsidRDefault="00A475E3" w:rsidP="00CA1183">
            <w:pPr>
              <w:jc w:val="center"/>
              <w:rPr>
                <w:rFonts w:asciiTheme="majorBidi" w:hAnsiTheme="majorBidi" w:cstheme="majorBidi"/>
                <w:sz w:val="16"/>
                <w:szCs w:val="16"/>
              </w:rPr>
            </w:pPr>
            <w:r w:rsidRPr="00BD5F5D">
              <w:rPr>
                <w:rFonts w:asciiTheme="majorBidi" w:hAnsiTheme="majorBidi" w:cstheme="majorBidi"/>
                <w:sz w:val="16"/>
                <w:szCs w:val="16"/>
              </w:rPr>
              <w:t>II</w:t>
            </w:r>
          </w:p>
        </w:tc>
        <w:tc>
          <w:tcPr>
            <w:tcW w:w="1843"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111/eva.12515","ISSN":"1752-4571","abstract":"Virulence determines the impact a pathogen has on the fitness of its host, yet current understanding of the evolutionary origins and causes of virulence of many pathogens is surprisingly incomplete. Here, we explore the evolution of Marek's disease virus (MDV), a herpesvirus commonly afflicting chickens and rarely other avian species. The history of MDV in the 20th century represents an important case study in the evolution of virulence. The severity of MDV infection in chickens has been rising steadily since the adoption of intensive farming techniques and vaccination programs in the 1950s and 1970s, respectively. It has remained uncertain, however, which of these factors is causally more responsible for the observed increase in virulence of circulating viruses. We conducted a phylogenomic study to understand the evolution of MDV in the context of dramatic changes to poultry farming and disease control. Our analysis reveals evidence of geographical structuring of MDV strains, with reconstructions supporting the emergence of virulent viruses independently in North America and Eurasia. Of note, the emergence of virulent viruses appears to coincide approximately with the introduction of comprehensive vaccination on both continents. The time-dated phylogeny also indicated that MDV has a mean evolutionary rate of ~1.6 × 10(-5) substitutions per site per year. An examination of gene-linked mutations did not identify a strong association between mutational variation and virulence phenotypes, indicating that MDV may evolve readily and rapidly under strong selective pressures and that multiple genotypic pathways may underlie virulence adaptation in MDV.","author":[{"dropping-particle":"","family":"Trimpert","given":"Jakob","non-dropping-particle":"","parse-names":false,"suffix":""},{"dropping-particle":"","family":"Groenke","given":"Nicole","non-dropping-particle":"","parse-names":false,"suffix":""},{"dropping-particle":"","family":"Jenckel","given":"Maria","non-dropping-particle":"","parse-names":false,"suffix":""},{"dropping-particle":"","family":"He","given":"Shulin","non-dropping-particle":"","parse-names":false,"suffix":""},{"dropping-particle":"","family":"Kunec","given":"Dusan","non-dropping-particle":"","parse-names":false,"suffix":""},{"dropping-particle":"","family":"Szpara","given":"Moriah L","non-dropping-particle":"","parse-names":false,"suffix":""},{"dropping-particle":"","family":"Spatz","given":"Stephen J","non-dropping-particle":"","parse-names":false,"suffix":""},{"dropping-particle":"","family":"Osterrieder","given":"Nikolaus","non-dropping-particle":"","parse-names":false,"suffix":""},{"dropping-particle":"","family":"McMahon","given":"Dino P","non-dropping-particle":"","parse-names":false,"suffix":""}],"container-title":"Evolutionary applications","id":"ITEM-1","issue":"10","issued":{"date-parts":[["2017","9"]]},"language":"eng","page":"1091-1101","publisher":"John Wiley and Sons Inc.","title":"A phylogenomic analysis of Marek's disease virus reveals independent paths to virulence in Eurasia and North America","type":"article-journal","volume":"10"},"uris":["http://www.mendeley.com/documents/?uuid=5f3b8aea-2e61-479b-a204-3707bf9b8d77"]}],"mendeley":{"formattedCitation":"(Trimpert et al. 2017)","plainTextFormattedCitation":"(Trimpert et al. 2017)","previouslyFormattedCitation":"[9]"},"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Trimpert et al. 2017)</w:t>
            </w:r>
            <w:r w:rsidRPr="00BD5F5D">
              <w:rPr>
                <w:rFonts w:asciiTheme="majorBidi" w:hAnsiTheme="majorBidi" w:cstheme="majorBidi"/>
                <w:sz w:val="16"/>
                <w:szCs w:val="16"/>
              </w:rPr>
              <w:fldChar w:fldCharType="end"/>
            </w:r>
          </w:p>
        </w:tc>
        <w:tc>
          <w:tcPr>
            <w:tcW w:w="3402" w:type="dxa"/>
          </w:tcPr>
          <w:p w:rsidR="00CA1183" w:rsidRPr="00BD5F5D" w:rsidRDefault="00CA1183" w:rsidP="00CA1183">
            <w:pPr>
              <w:rPr>
                <w:rFonts w:asciiTheme="majorBidi" w:hAnsiTheme="majorBidi" w:cstheme="majorBidi"/>
                <w:sz w:val="16"/>
                <w:szCs w:val="16"/>
              </w:rPr>
            </w:pP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27</w:t>
            </w:r>
          </w:p>
        </w:tc>
        <w:tc>
          <w:tcPr>
            <w:tcW w:w="1277" w:type="dxa"/>
          </w:tcPr>
          <w:p w:rsidR="00CA1183" w:rsidRPr="00BD5F5D" w:rsidRDefault="00CA1183" w:rsidP="00CA1183">
            <w:pPr>
              <w:rPr>
                <w:rFonts w:asciiTheme="majorBidi" w:hAnsiTheme="majorBidi" w:cstheme="majorBidi"/>
                <w:sz w:val="16"/>
                <w:szCs w:val="16"/>
              </w:rPr>
            </w:pPr>
            <w:r w:rsidRPr="00BD5F5D">
              <w:rPr>
                <w:rFonts w:asciiTheme="majorBidi" w:hAnsiTheme="majorBidi" w:cstheme="majorBidi"/>
                <w:sz w:val="16"/>
                <w:szCs w:val="16"/>
              </w:rPr>
              <w:t>GA</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USA</w:t>
            </w:r>
          </w:p>
        </w:tc>
        <w:tc>
          <w:tcPr>
            <w:tcW w:w="1276"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1964</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AF147806</w:t>
            </w:r>
          </w:p>
        </w:tc>
        <w:tc>
          <w:tcPr>
            <w:tcW w:w="709"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5</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v</w:t>
            </w:r>
          </w:p>
        </w:tc>
        <w:tc>
          <w:tcPr>
            <w:tcW w:w="567" w:type="dxa"/>
            <w:vAlign w:val="center"/>
          </w:tcPr>
          <w:p w:rsidR="00CA1183" w:rsidRPr="00BD5F5D" w:rsidRDefault="00A475E3" w:rsidP="00CA1183">
            <w:pPr>
              <w:jc w:val="center"/>
              <w:rPr>
                <w:rFonts w:asciiTheme="majorBidi" w:hAnsiTheme="majorBidi" w:cstheme="majorBidi"/>
                <w:sz w:val="16"/>
                <w:szCs w:val="16"/>
              </w:rPr>
            </w:pPr>
            <w:r w:rsidRPr="00BD5F5D">
              <w:rPr>
                <w:rFonts w:asciiTheme="majorBidi" w:hAnsiTheme="majorBidi" w:cstheme="majorBidi"/>
                <w:sz w:val="16"/>
                <w:szCs w:val="16"/>
              </w:rPr>
              <w:t>II</w:t>
            </w:r>
          </w:p>
        </w:tc>
        <w:tc>
          <w:tcPr>
            <w:tcW w:w="1843"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73/pnas.97.11.6091","ISSN":"0027-8424 (Print)","PMID":"10823954","abstract":"We have determined the DNA sequence of the unique long (UL) region and the repeat  long (RL) region in the genome of serotype 1 GA strain of Marek's disease virus (MDV), a member of the alpha-herpesvirus family. With this information, the complete nucleotide sequence of GA-MDV is now known. The entire GA-MDV genome is predicted to be about 174 kbp in size, with an organization of TRL-UL-IRL-IRS-US-TRS, typical of a alpha-herpesvirus. The UL sequence contains 113,508 bp and has a base composition of 41.7% G + C. A total of 67 ORFs were identified completely within the UL region, among which 55 are homologous to genes encoded by herpes simplex virus-1. Twelve of them are unique with presently unknown functions. The sequence of RL reported here together with those published earlier reveal the major structural features of the RL. Virtually all of the ORFs encoded by RL are specific to serotype I of MDV. These ORFs are likely to contribute to some of the unique biological properties of MDV. Among the proteins encoded by MDV-specific ORFs are Meq, a jun/fos family of transcriptional factor implicated in transformation and latency, virus-encoded interleukin-8, a CXC chemokine, and pp38 and pp24, two phosphoproteins with undefined functions. There is also a putative lipase gene (LORF2) that has homologies in HPRS-24 (serotype II) strain of MDV and in various avian adenoviruses. An additional unique feature of MDV is the presence of long terminal repeat remnant sequences of avian retrovirus reticuloendotheliosis virus. These remnant sequences are derived from the U3-enhancer region through ancestral insertions by reticuloendotheliosis virus proviruses.","author":[{"dropping-particle":"","family":"Lee","given":"L F","non-dropping-particle":"","parse-names":false,"suffix":""},{"dropping-particle":"","family":"Wu","given":"P","non-dropping-particle":"","parse-names":false,"suffix":""},{"dropping-particle":"","family":"Sui","given":"D","non-dropping-particle":"","parse-names":false,"suffix":""},{"dropping-particle":"","family":"Ren","given":"D","non-dropping-particle":"","parse-names":false,"suffix":""},{"dropping-particle":"","family":"Kamil","given":"J","non-dropping-particle":"","parse-names":false,"suffix":""},{"dropping-particle":"","family":"Kung","given":"H J","non-dropping-particle":"","parse-names":false,"suffix":""},{"dropping-particle":"","family":"Witter","given":"R L","non-dropping-particle":"","parse-names":false,"suffix":""}],"container-title":"Proceedings of the National Academy of Sciences of the United States of America","id":"ITEM-1","issue":"11","issued":{"date-parts":[["2000","5"]]},"language":"eng","page":"6091-6096","title":"The complete unique long sequence and the overall genomic organization of the GA  strain of Marek's disease virus.","type":"article-journal","volume":"97"},"uris":["http://www.mendeley.com/documents/?uuid=ef973f31-9980-4c51-96ab-5064c44e1fc9"]}],"mendeley":{"formattedCitation":"(L. F. Lee et al. 2000)","plainTextFormattedCitation":"(L. F. Lee et al. 2000)","previouslyFormattedCitation":"[11]"},"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L. F. Lee et al. 2000)</w:t>
            </w:r>
            <w:r w:rsidRPr="00BD5F5D">
              <w:rPr>
                <w:rFonts w:asciiTheme="majorBidi" w:hAnsiTheme="majorBidi" w:cstheme="majorBidi"/>
                <w:sz w:val="16"/>
                <w:szCs w:val="16"/>
              </w:rPr>
              <w:fldChar w:fldCharType="end"/>
            </w:r>
          </w:p>
        </w:tc>
        <w:tc>
          <w:tcPr>
            <w:tcW w:w="3402" w:type="dxa"/>
          </w:tcPr>
          <w:p w:rsidR="00CA1183" w:rsidRPr="00BD5F5D" w:rsidRDefault="00CA1183" w:rsidP="00CA1183">
            <w:pPr>
              <w:rPr>
                <w:rFonts w:asciiTheme="majorBidi" w:hAnsiTheme="majorBidi" w:cstheme="majorBidi"/>
                <w:sz w:val="16"/>
                <w:szCs w:val="16"/>
              </w:rPr>
            </w:pP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28</w:t>
            </w:r>
          </w:p>
        </w:tc>
        <w:tc>
          <w:tcPr>
            <w:tcW w:w="1277" w:type="dxa"/>
          </w:tcPr>
          <w:p w:rsidR="00CA1183" w:rsidRPr="00BD5F5D" w:rsidRDefault="00CA1183" w:rsidP="00CA1183">
            <w:pPr>
              <w:rPr>
                <w:rFonts w:asciiTheme="majorBidi" w:hAnsiTheme="majorBidi" w:cstheme="majorBidi"/>
                <w:sz w:val="16"/>
                <w:szCs w:val="16"/>
              </w:rPr>
            </w:pPr>
            <w:r w:rsidRPr="00BD5F5D">
              <w:rPr>
                <w:rFonts w:asciiTheme="majorBidi" w:hAnsiTheme="majorBidi" w:cstheme="majorBidi"/>
                <w:sz w:val="16"/>
                <w:szCs w:val="16"/>
              </w:rPr>
              <w:t>TrMDV1/19</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Turkey</w:t>
            </w:r>
          </w:p>
        </w:tc>
        <w:tc>
          <w:tcPr>
            <w:tcW w:w="1276"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Dom. chicken</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2019</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MN817545</w:t>
            </w:r>
          </w:p>
        </w:tc>
        <w:tc>
          <w:tcPr>
            <w:tcW w:w="709"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305783" w:rsidP="00CA1183">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A475E3" w:rsidP="00CA1183">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07/s00705-020-04943-6","ISSN":"1432-8798","abstract":"Marek's disease (MD) is an important disease of avian species and a potential threat to the poultry industry worldwide. In this study, 16 dead commercial chickens from flocks with suspected MD were necropsied immediately after death. Pathological findings were compatible with MD, and gallid alphaherpesvirus 2 was identified in PCR of spleen samples. Virus isolation was performed in primary cell culture, and partial sequencing of the meq gene of the isolate revealed &gt;99% nucleotide sequence identity to virulent and very virulent plus strains from a number of European countries, placing it in the same subclade of clade III as two virulent Italian strains and a very virulent plus Polish strain as well as virulent strains of geese and ducks. The data reported here indicate that a virulent strain of Marek’s disease virus is circulating in Turkey and has not been stopped by the current national vaccination programme.","author":[{"dropping-particle":"","family":"Ozan","given":"Emre","non-dropping-particle":"","parse-names":false,"suffix":""},{"dropping-particle":"","family":"Muftuoglu","given":"Bahadir","non-dropping-particle":"","parse-names":false,"suffix":""},{"dropping-particle":"","family":"Sahindokuyucu","given":"Ismail","non-dropping-particle":"","parse-names":false,"suffix":""},{"dropping-particle":"","family":"Kurucay","given":"Hanne Nur","non-dropping-particle":"","parse-names":false,"suffix":""},{"dropping-particle":"","family":"Inal","given":"Sinem","non-dropping-particle":"","parse-names":false,"suffix":""},{"dropping-particle":"","family":"Kuruca","given":"Nilufer","non-dropping-particle":"","parse-names":false,"suffix":""},{"dropping-particle":"","family":"Elhag","given":"Ahmed Eisa","non-dropping-particle":"","parse-names":false,"suffix":""},{"dropping-particle":"","family":"Karaca","given":"Efe","non-dropping-particle":"","parse-names":false,"suffix":""},{"dropping-particle":"","family":"Tamer","given":"Cuneyt","non-dropping-particle":"","parse-names":false,"suffix":""},{"dropping-particle":"","family":"Gumusova","given":"Semra","non-dropping-particle":"","parse-names":false,"suffix":""},{"dropping-particle":"","family":"Albayrak","given":"Harun","non-dropping-particle":"","parse-names":false,"suffix":""},{"dropping-particle":"","family":"Barry","given":"Gerald","non-dropping-particle":"","parse-names":false,"suffix":""},{"dropping-particle":"","family":"Gulbahar","given":"Mustafa Yavuz","non-dropping-particle":"","parse-names":false,"suffix":""},{"dropping-particle":"","family":"Yazici","given":"Zafer","non-dropping-particle":"","parse-names":false,"suffix":""}],"container-title":"Archives of Virology","id":"ITEM-1","issue":"2","issued":{"date-parts":[["2021"]]},"page":"559-569","title":"Marek’s disease virus in vaccinated poultry flocks in Turkey: its first isolation with molecular characterization","type":"article-journal","volume":"166"},"uris":["http://www.mendeley.com/documents/?uuid=93c9a09f-dbe5-4e1e-8354-681ac5c810e1","http://www.mendeley.com/documents/?uuid=60da2e10-6d37-4937-80c2-1fcc1f0b56c1"]}],"mendeley":{"formattedCitation":"(Ozan et al. 2021)","plainTextFormattedCitation":"(Ozan et al. 2021)","previouslyFormattedCitation":"[12]"},"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Ozan et al. 2021)</w:t>
            </w:r>
            <w:r w:rsidRPr="00BD5F5D">
              <w:rPr>
                <w:rFonts w:asciiTheme="majorBidi" w:hAnsiTheme="majorBidi" w:cstheme="majorBidi"/>
                <w:sz w:val="16"/>
                <w:szCs w:val="16"/>
              </w:rPr>
              <w:fldChar w:fldCharType="end"/>
            </w:r>
          </w:p>
        </w:tc>
        <w:tc>
          <w:tcPr>
            <w:tcW w:w="3402" w:type="dxa"/>
          </w:tcPr>
          <w:p w:rsidR="00CA1183" w:rsidRPr="00BD5F5D" w:rsidRDefault="00CA1183" w:rsidP="00CA1183">
            <w:pPr>
              <w:rPr>
                <w:rFonts w:asciiTheme="majorBidi" w:hAnsiTheme="majorBidi" w:cstheme="majorBidi"/>
                <w:sz w:val="16"/>
                <w:szCs w:val="16"/>
              </w:rPr>
            </w:pP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29</w:t>
            </w:r>
          </w:p>
        </w:tc>
        <w:tc>
          <w:tcPr>
            <w:tcW w:w="1277" w:type="dxa"/>
          </w:tcPr>
          <w:p w:rsidR="00CA1183" w:rsidRPr="00BD5F5D" w:rsidRDefault="00CA1183" w:rsidP="00CA1183">
            <w:pPr>
              <w:rPr>
                <w:rFonts w:asciiTheme="majorBidi" w:hAnsiTheme="majorBidi" w:cstheme="majorBidi"/>
                <w:sz w:val="16"/>
                <w:szCs w:val="16"/>
              </w:rPr>
            </w:pPr>
            <w:r w:rsidRPr="00BD5F5D">
              <w:rPr>
                <w:rFonts w:asciiTheme="majorBidi" w:hAnsiTheme="majorBidi" w:cstheme="majorBidi"/>
                <w:sz w:val="16"/>
                <w:szCs w:val="16"/>
              </w:rPr>
              <w:t>Italy/</w:t>
            </w:r>
            <w:proofErr w:type="spellStart"/>
            <w:r w:rsidRPr="00BD5F5D">
              <w:rPr>
                <w:rFonts w:asciiTheme="majorBidi" w:hAnsiTheme="majorBidi" w:cstheme="majorBidi"/>
                <w:sz w:val="16"/>
                <w:szCs w:val="16"/>
              </w:rPr>
              <w:t>Ck</w:t>
            </w:r>
            <w:proofErr w:type="spellEnd"/>
            <w:r w:rsidRPr="00BD5F5D">
              <w:rPr>
                <w:rFonts w:asciiTheme="majorBidi" w:hAnsiTheme="majorBidi" w:cstheme="majorBidi"/>
                <w:sz w:val="16"/>
                <w:szCs w:val="16"/>
              </w:rPr>
              <w:t>/625/16</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Italy</w:t>
            </w:r>
          </w:p>
        </w:tc>
        <w:tc>
          <w:tcPr>
            <w:tcW w:w="1276" w:type="dxa"/>
            <w:vAlign w:val="center"/>
          </w:tcPr>
          <w:p w:rsidR="00CA1183" w:rsidRPr="00BD5F5D" w:rsidRDefault="00CA1183" w:rsidP="00CA1183">
            <w:pPr>
              <w:jc w:val="center"/>
              <w:rPr>
                <w:sz w:val="16"/>
                <w:szCs w:val="16"/>
              </w:rPr>
            </w:pPr>
            <w:r w:rsidRPr="00BD5F5D">
              <w:rPr>
                <w:rFonts w:asciiTheme="majorBidi" w:hAnsiTheme="majorBidi" w:cstheme="majorBidi"/>
                <w:sz w:val="16"/>
                <w:szCs w:val="16"/>
              </w:rPr>
              <w:t>By. chicken</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2016</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MK139666</w:t>
            </w:r>
          </w:p>
        </w:tc>
        <w:tc>
          <w:tcPr>
            <w:tcW w:w="709"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A475E3" w:rsidP="00CA1183">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https://doi.org/10.3382/ps/pez095","ISSN":"0032-5791","abstract":"ABSTRACT Marek's disease (MD) is an important lymphoproliferative disease of chickens, caused by Gallid alphaherpesvirus 2 (GaHV-2). Outbreaks are commonly reported in commercial flocks, but also in backyard chickens. Whereas the molecular characteristics of GaHV-2 strains from the commercial poultry sector have been reported, no recent data are available for the rural sector. To fill this gap, 19 GaHV-2 strains detected in 19 Italian backyard chicken flocks during suspected MD outbreaks were molecularly characterized through an analysis of the meq gene, the major GaHV-2 oncogene. The number of four consecutive prolines (PPPP) within the proline-rich repeats of the Meq transactivation domain, the proline content, and the presence of amino acid (aa) substitutions were determined. Phylogenetic analysis was performed using the Maximum Likelihood method. Sequence analysis revealed a heterogeneous population of GaHV-2 strains circulating in Italian backyard flocks. Seven strains, detected from birds affected by classical MD, showed a unique meq isoform of 418 aa with a very high number of PPPP motifs. Molecular and clinical features are suggestive of a low oncogenic potential of these strains. The remaining 12 strains, detected from flocks experiencing acute MD, transient paralysis, or sudden death, had shorter Meq protein isoforms (298 or 339 aa) with a lower number of PPPP motifs and point mutations interrupting PPPP. These features allow us to assert the high virulence of these strains. These findings reveal the circulation of low- and high-virulence GaHV-2 strains in the Italian rural sector.","author":[{"dropping-particle":"","family":"Mescolini","given":"Giulia","non-dropping-particle":"","parse-names":false,"suffix":""},{"dropping-particle":"","family":"Lupini","given":"Caterina","non-dropping-particle":"","parse-names":false,"suffix":""},{"dropping-particle":"","family":"Felice","given":"Viviana","non-dropping-particle":"","parse-names":false,"suffix":""},{"dropping-particle":"","family":"Guerrini","given":"Alessandro","non-dropping-particle":"","parse-names":false,"suffix":""},{"dropping-particle":"","family":"Silveira","given":"Flavio","non-dropping-particle":"","parse-names":false,"suffix":""},{"dropping-particle":"","family":"Cecchinato","given":"Mattia","non-dropping-particle":"","parse-names":false,"suffix":""},{"dropping-particle":"","family":"Catelli","given":"Elena","non-dropping-particle":"","parse-names":false,"suffix":""}],"container-title":"Poultry Science","id":"ITEM-1","issue":"8","issued":{"date-parts":[["2019"]]},"page":"3130-3137","title":"Molecular characterization of the meq gene of Marek's disease viruses detected in unvaccinated backyard chickens reveals the circulation of low- and high-virulence strains","type":"article-journal","volume":"98"},"uris":["http://www.mendeley.com/documents/?uuid=54772337-8587-4e7a-9210-df4ca08c1796"]}],"mendeley":{"formattedCitation":"(Mescolini et al. 2019)","plainTextFormattedCitation":"(Mescolini et al. 2019)","previouslyFormattedCitation":"[2]"},"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Mescolini et al. 2019)</w:t>
            </w:r>
            <w:r w:rsidRPr="00BD5F5D">
              <w:rPr>
                <w:rFonts w:asciiTheme="majorBidi" w:hAnsiTheme="majorBidi" w:cstheme="majorBidi"/>
                <w:sz w:val="16"/>
                <w:szCs w:val="16"/>
              </w:rPr>
              <w:fldChar w:fldCharType="end"/>
            </w:r>
          </w:p>
        </w:tc>
        <w:tc>
          <w:tcPr>
            <w:tcW w:w="3402" w:type="dxa"/>
          </w:tcPr>
          <w:p w:rsidR="00CA1183" w:rsidRPr="00BD5F5D" w:rsidRDefault="00A475E3" w:rsidP="00A475E3">
            <w:pPr>
              <w:ind w:right="-30"/>
              <w:rPr>
                <w:rFonts w:asciiTheme="majorBidi" w:hAnsiTheme="majorBidi" w:cstheme="majorBidi"/>
                <w:sz w:val="16"/>
                <w:szCs w:val="16"/>
              </w:rPr>
            </w:pPr>
            <w:r w:rsidRPr="00BD5F5D">
              <w:rPr>
                <w:rFonts w:asciiTheme="majorBidi" w:hAnsiTheme="majorBidi" w:cstheme="majorBidi"/>
                <w:sz w:val="16"/>
                <w:szCs w:val="16"/>
              </w:rPr>
              <w:t>Close to the Iranians MDV-1 isolated from layers</w:t>
            </w: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30</w:t>
            </w:r>
          </w:p>
        </w:tc>
        <w:tc>
          <w:tcPr>
            <w:tcW w:w="1277" w:type="dxa"/>
          </w:tcPr>
          <w:p w:rsidR="00CA1183" w:rsidRPr="00BD5F5D" w:rsidRDefault="00CA1183" w:rsidP="00CA1183">
            <w:pPr>
              <w:rPr>
                <w:rFonts w:asciiTheme="majorBidi" w:hAnsiTheme="majorBidi" w:cstheme="majorBidi"/>
                <w:sz w:val="16"/>
                <w:szCs w:val="16"/>
              </w:rPr>
            </w:pPr>
            <w:r w:rsidRPr="00BD5F5D">
              <w:rPr>
                <w:rFonts w:asciiTheme="majorBidi" w:hAnsiTheme="majorBidi" w:cstheme="majorBidi"/>
                <w:sz w:val="16"/>
                <w:szCs w:val="16"/>
              </w:rPr>
              <w:t>TN 1013/16</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Tunisia</w:t>
            </w:r>
          </w:p>
        </w:tc>
        <w:tc>
          <w:tcPr>
            <w:tcW w:w="1276"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Chicken</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2016</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MK041219</w:t>
            </w:r>
          </w:p>
        </w:tc>
        <w:tc>
          <w:tcPr>
            <w:tcW w:w="709"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vv</w:t>
            </w:r>
            <w:proofErr w:type="spellEnd"/>
          </w:p>
        </w:tc>
        <w:tc>
          <w:tcPr>
            <w:tcW w:w="567" w:type="dxa"/>
            <w:vAlign w:val="center"/>
          </w:tcPr>
          <w:p w:rsidR="00CA1183" w:rsidRPr="00BD5F5D" w:rsidRDefault="004255A2" w:rsidP="00CA1183">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07/s00705-020-04790-5","ISSN":"1432-8798","abstract":"Marek's disease (MD) is a contagious avian viral disease that is responsible for large economic losses to farmers. The disease is caused by Marek's disease virus (species Gallid alphaherpesvirus 2), which causes neurological lesions, immune suppression, and tumor proliferation of lymphoid cells that invade a large number of organs and tissues. Despite widespread vaccination, Marek's disease virus (MDV), has shown a continuous increase in its virulence and has acquired the ability to overcome immune responses induced by vaccines. In the present study, the oncogenic serotype MDV-1 was detected by real-time PCR in DNA samples extracted from organs developing tumor infiltrations. Identification of the pathotype based on a 132-bp tandem repeat and sequencing and phylogenetic analysis of the Meq gene and its encoded protein allowed classification of the isolated viruses as \"very virulent\", with two new and unique mutations in the Meq gene resulting in amino acid substitutions. Sequencing of pp38, vIl-8, UL1 and UL44 genes did not reveal any new mutations that were characteristic of the Tunisian isolates or correlated with virulence. These results raised concerns about the ability of HVT and CVI988 vaccines, which are currently used in Tunisia and other countries, to protect chickens against highly virulent virus strains.","author":[{"dropping-particle":"","family":"Lachheb","given":"Jihene","non-dropping-particle":"","parse-names":false,"suffix":""},{"dropping-particle":"","family":"Mastour","given":"Houssem","non-dropping-particle":"","parse-names":false,"suffix":""},{"dropping-particle":"","family":"Nsiri","given":"Jihene","non-dropping-particle":"","parse-names":false,"suffix":""},{"dropping-particle":"","family":"Kaboudi","given":"Khaled","non-dropping-particle":"","parse-names":false,"suffix":""},{"dropping-particle":"","family":"Choura","given":"Imed","non-dropping-particle":"","parse-names":false,"suffix":""},{"dropping-particle":"","family":"Ammouna","given":"Faten","non-dropping-particle":"","parse-names":false,"suffix":""},{"dropping-particle":"","family":"Amara","given":"Abdelkader","non-dropping-particle":"","parse-names":false,"suffix":""},{"dropping-particle":"","family":"Ghram","given":"Abdeljelil","non-dropping-particle":"","parse-names":false,"suffix":""}],"container-title":"Archives of Virology","id":"ITEM-1","issue":"11","issued":{"date-parts":[["2020"]]},"page":"2589-2597","title":"Newly detected mutations in the Meq oncogene and molecular pathotyping of very virulent Marek’s disease herpesvirus in Tunisia","type":"article-journal","volume":"165"},"uris":["http://www.mendeley.com/documents/?uuid=c30cf8b8-61a3-45b7-828d-5e6159a42ad8"]}],"mendeley":{"formattedCitation":"(Lachheb et al. 2020)","plainTextFormattedCitation":"(Lachheb et al. 2020)","previouslyFormattedCitation":"[13]"},"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Lachheb et al. 2020)</w:t>
            </w:r>
            <w:r w:rsidRPr="00BD5F5D">
              <w:rPr>
                <w:rFonts w:asciiTheme="majorBidi" w:hAnsiTheme="majorBidi" w:cstheme="majorBidi"/>
                <w:sz w:val="16"/>
                <w:szCs w:val="16"/>
              </w:rPr>
              <w:fldChar w:fldCharType="end"/>
            </w:r>
          </w:p>
        </w:tc>
        <w:tc>
          <w:tcPr>
            <w:tcW w:w="3402" w:type="dxa"/>
          </w:tcPr>
          <w:p w:rsidR="00CA1183" w:rsidRPr="00BD5F5D" w:rsidRDefault="00CA1183" w:rsidP="00CA1183">
            <w:pPr>
              <w:ind w:right="1211"/>
              <w:rPr>
                <w:rFonts w:asciiTheme="majorBidi" w:hAnsiTheme="majorBidi" w:cstheme="majorBidi"/>
                <w:sz w:val="16"/>
                <w:szCs w:val="16"/>
              </w:rPr>
            </w:pPr>
          </w:p>
        </w:tc>
      </w:tr>
      <w:tr w:rsidR="00BD5F5D" w:rsidRPr="00BD5F5D" w:rsidTr="00BD5F5D">
        <w:tc>
          <w:tcPr>
            <w:tcW w:w="329" w:type="dxa"/>
          </w:tcPr>
          <w:p w:rsidR="00CA1183" w:rsidRPr="00BD5F5D" w:rsidRDefault="001E2918" w:rsidP="00CA1183">
            <w:pPr>
              <w:rPr>
                <w:rFonts w:asciiTheme="majorBidi" w:hAnsiTheme="majorBidi" w:cstheme="majorBidi"/>
                <w:sz w:val="16"/>
                <w:szCs w:val="16"/>
              </w:rPr>
            </w:pPr>
            <w:r w:rsidRPr="00BD5F5D">
              <w:rPr>
                <w:rFonts w:asciiTheme="majorBidi" w:hAnsiTheme="majorBidi" w:cstheme="majorBidi"/>
                <w:sz w:val="16"/>
                <w:szCs w:val="16"/>
              </w:rPr>
              <w:t>31</w:t>
            </w:r>
          </w:p>
        </w:tc>
        <w:tc>
          <w:tcPr>
            <w:tcW w:w="1277" w:type="dxa"/>
          </w:tcPr>
          <w:p w:rsidR="00CA1183" w:rsidRPr="00BD5F5D" w:rsidRDefault="00CA1183" w:rsidP="00CA1183">
            <w:pPr>
              <w:rPr>
                <w:rFonts w:asciiTheme="majorBidi" w:hAnsiTheme="majorBidi" w:cstheme="majorBidi"/>
                <w:sz w:val="16"/>
                <w:szCs w:val="16"/>
              </w:rPr>
            </w:pPr>
            <w:r w:rsidRPr="00BD5F5D">
              <w:rPr>
                <w:rFonts w:asciiTheme="majorBidi" w:hAnsiTheme="majorBidi" w:cstheme="majorBidi"/>
                <w:sz w:val="16"/>
                <w:szCs w:val="16"/>
              </w:rPr>
              <w:t>TN1014/16</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Tunisia</w:t>
            </w:r>
          </w:p>
        </w:tc>
        <w:tc>
          <w:tcPr>
            <w:tcW w:w="1276"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Chicken</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2016</w:t>
            </w:r>
          </w:p>
        </w:tc>
        <w:tc>
          <w:tcPr>
            <w:tcW w:w="992"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KY113150</w:t>
            </w:r>
          </w:p>
        </w:tc>
        <w:tc>
          <w:tcPr>
            <w:tcW w:w="709"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CA1183" w:rsidRPr="00BD5F5D" w:rsidRDefault="00CA1183" w:rsidP="00CA1183">
            <w:pPr>
              <w:jc w:val="center"/>
              <w:rPr>
                <w:rFonts w:asciiTheme="majorBidi" w:hAnsiTheme="majorBidi" w:cstheme="majorBidi"/>
                <w:sz w:val="16"/>
                <w:szCs w:val="16"/>
              </w:rPr>
            </w:pPr>
            <w:proofErr w:type="spellStart"/>
            <w:r w:rsidRPr="00BD5F5D">
              <w:rPr>
                <w:rFonts w:asciiTheme="majorBidi" w:hAnsiTheme="majorBidi" w:cstheme="majorBidi"/>
                <w:sz w:val="16"/>
                <w:szCs w:val="16"/>
              </w:rPr>
              <w:t>vv</w:t>
            </w:r>
            <w:proofErr w:type="spellEnd"/>
          </w:p>
        </w:tc>
        <w:tc>
          <w:tcPr>
            <w:tcW w:w="567" w:type="dxa"/>
            <w:vAlign w:val="center"/>
          </w:tcPr>
          <w:p w:rsidR="00CA1183" w:rsidRPr="00BD5F5D" w:rsidRDefault="004255A2" w:rsidP="00CA1183">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CA1183" w:rsidRPr="00BD5F5D" w:rsidRDefault="00CA1183" w:rsidP="00CA1183">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07/s00705-020-04790-5","ISSN":"1432-8798","abstract":"Marek's disease (MD) is a contagious avian viral disease that is responsible for large economic losses to farmers. The disease is caused by Marek's disease virus (species Gallid alphaherpesvirus 2), which causes neurological lesions, immune suppression, and tumor proliferation of lymphoid cells that invade a large number of organs and tissues. Despite widespread vaccination, Marek's disease virus (MDV), has shown a continuous increase in its virulence and has acquired the ability to overcome immune responses induced by vaccines. In the present study, the oncogenic serotype MDV-1 was detected by real-time PCR in DNA samples extracted from organs developing tumor infiltrations. Identification of the pathotype based on a 132-bp tandem repeat and sequencing and phylogenetic analysis of the Meq gene and its encoded protein allowed classification of the isolated viruses as \"very virulent\", with two new and unique mutations in the Meq gene resulting in amino acid substitutions. Sequencing of pp38, vIl-8, UL1 and UL44 genes did not reveal any new mutations that were characteristic of the Tunisian isolates or correlated with virulence. These results raised concerns about the ability of HVT and CVI988 vaccines, which are currently used in Tunisia and other countries, to protect chickens against highly virulent virus strains.","author":[{"dropping-particle":"","family":"Lachheb","given":"Jihene","non-dropping-particle":"","parse-names":false,"suffix":""},{"dropping-particle":"","family":"Mastour","given":"Houssem","non-dropping-particle":"","parse-names":false,"suffix":""},{"dropping-particle":"","family":"Nsiri","given":"Jihene","non-dropping-particle":"","parse-names":false,"suffix":""},{"dropping-particle":"","family":"Kaboudi","given":"Khaled","non-dropping-particle":"","parse-names":false,"suffix":""},{"dropping-particle":"","family":"Choura","given":"Imed","non-dropping-particle":"","parse-names":false,"suffix":""},{"dropping-particle":"","family":"Ammouna","given":"Faten","non-dropping-particle":"","parse-names":false,"suffix":""},{"dropping-particle":"","family":"Amara","given":"Abdelkader","non-dropping-particle":"","parse-names":false,"suffix":""},{"dropping-particle":"","family":"Ghram","given":"Abdeljelil","non-dropping-particle":"","parse-names":false,"suffix":""}],"container-title":"Archives of Virology","id":"ITEM-1","issue":"11","issued":{"date-parts":[["2020"]]},"page":"2589-2597","title":"Newly detected mutations in the Meq oncogene and molecular pathotyping of very virulent Marek’s disease herpesvirus in Tunisia","type":"article-journal","volume":"165"},"uris":["http://www.mendeley.com/documents/?uuid=c30cf8b8-61a3-45b7-828d-5e6159a42ad8"]}],"mendeley":{"formattedCitation":"(Lachheb et al. 2020)","plainTextFormattedCitation":"(Lachheb et al. 2020)","previouslyFormattedCitation":"[13]"},"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Lachheb et al. 2020)</w:t>
            </w:r>
            <w:r w:rsidRPr="00BD5F5D">
              <w:rPr>
                <w:rFonts w:asciiTheme="majorBidi" w:hAnsiTheme="majorBidi" w:cstheme="majorBidi"/>
                <w:sz w:val="16"/>
                <w:szCs w:val="16"/>
              </w:rPr>
              <w:fldChar w:fldCharType="end"/>
            </w:r>
          </w:p>
        </w:tc>
        <w:tc>
          <w:tcPr>
            <w:tcW w:w="3402" w:type="dxa"/>
          </w:tcPr>
          <w:p w:rsidR="00CA1183" w:rsidRPr="00BD5F5D" w:rsidRDefault="00CA1183" w:rsidP="00CA1183">
            <w:pPr>
              <w:ind w:right="1211"/>
              <w:rPr>
                <w:rFonts w:asciiTheme="majorBidi" w:hAnsiTheme="majorBidi" w:cstheme="majorBidi"/>
                <w:sz w:val="16"/>
                <w:szCs w:val="16"/>
              </w:rPr>
            </w:pP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32</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Elfeil-15A</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Egypt</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hicken</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15</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H428671</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3402"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 xml:space="preserve">Partial </w:t>
            </w:r>
            <w:proofErr w:type="spellStart"/>
            <w:r w:rsidRPr="00BD5F5D">
              <w:rPr>
                <w:rFonts w:asciiTheme="majorBidi" w:hAnsiTheme="majorBidi" w:cstheme="majorBidi"/>
                <w:sz w:val="16"/>
                <w:szCs w:val="16"/>
              </w:rPr>
              <w:t>cds</w:t>
            </w:r>
            <w:proofErr w:type="spellEnd"/>
            <w:r w:rsidRPr="00BD5F5D">
              <w:rPr>
                <w:rFonts w:asciiTheme="majorBidi" w:hAnsiTheme="majorBidi" w:cstheme="majorBidi"/>
                <w:sz w:val="16"/>
                <w:szCs w:val="16"/>
              </w:rPr>
              <w:t>, Suez Canal University</w:t>
            </w: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33</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MDV/1/SA/2013</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Saudi Arabia</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hicken</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13</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KJ949617</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4202/vetworld.2016.572-578","ISSN":"0972-8988 (Print)","PMID":"27397979","abstract":"AIM: The aim of this study was to demonstrate the genomic features of Meq gene of  Marek's disease virus (MDV) recently circulating in Saudi Arabia (SA). MATERIALS AND METHODS: Two poultry flocks suffering from mortalities and visceral tumors were presented to the Veterinary Teaching Hospital, King Faisal University, SA. Subjected to different diagnostic procedures: Case history, clinical signs, and necropsy as well as polymerase chain reaction followed by Meq gene sequence analysis. RESULTS: Case history, clinical signs, and necropsy were suggestive of MDV infection. The Meq gene was successfully detected in liver and spleen of infected chickens. A 1062 bp band including the native Meq ORF in addition to a 939 bp of S-Meq (short isoform of Meq) were amplified from Saudi 01-13 and Saudi 02-13, respectively. The nucleotide and deduced amino acids sequences of the amplified Meq genes of both Saudi isolates showed distinct polymorphism when compared with the standard USA virulent isolates Md5 and GA. The sequence analysis of the S-Meq gene showed a 123 bp deletion representing 41 amino acids between two proline-rich areas without any frameshift. The Meq gene encoded four repeats of proline-rich repeats (PRRs sequences), whereas the S-Meq contains only two PRRs. Interestingly, the phylogenetic analysis revealed that both of SA MDV isolates are closely related to the MDV strains from Poland. CONCLUSION: The two MDV isolates contain several nucleotide polymorphisms resulting in distinct amino acid substitutions. It is suggested that migratory and wild birds, as well as world trading of poultry and its by-products, have a great contribution in the transmission of MDVs overseas.","author":[{"dropping-particle":"","family":"Mohamed","given":"Mahmoud H A","non-dropping-particle":"","parse-names":false,"suffix":""},{"dropping-particle":"","family":"El-Sabagh","given":"Ibrahim M","non-dropping-particle":"","parse-names":false,"suffix":""},{"dropping-particle":"","family":"Al-Habeeb","given":"Malik A","non-dropping-particle":"","parse-names":false,"suffix":""},{"dropping-particle":"","family":"Al-Hammady","given":"Yousef M","non-dropping-particle":"","parse-names":false,"suffix":""}],"container-title":"Veterinary world","id":"ITEM-1","issue":"6","issued":{"date-parts":[["2016","6"]]},"language":"eng","page":"572-578","title":"Diversity of Meq gene from clinical Marek's disease virus infection in Saudi Arabia.","type":"article-journal","volume":"9"},"uris":["http://www.mendeley.com/documents/?uuid=8590d330-2951-4a91-aad8-a1b3bd236962"]}],"mendeley":{"formattedCitation":"(Mohamed et al. 2016)","plainTextFormattedCitation":"(Mohamed et al. 2016)","previouslyFormattedCitation":"[14]"},"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Mohamed et al. 2016)</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 xml:space="preserve">Near complete </w:t>
            </w:r>
            <w:proofErr w:type="spellStart"/>
            <w:r w:rsidRPr="00BD5F5D">
              <w:rPr>
                <w:rFonts w:asciiTheme="majorBidi" w:hAnsiTheme="majorBidi" w:cstheme="majorBidi"/>
                <w:sz w:val="16"/>
                <w:szCs w:val="16"/>
              </w:rPr>
              <w:t>cds</w:t>
            </w:r>
            <w:proofErr w:type="spellEnd"/>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34</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Polen5</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Poland</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By. chickens</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10</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F431496</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vv</w:t>
            </w:r>
            <w:proofErr w:type="spellEnd"/>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111/eva.12515","ISSN":"1752-4571","abstract":"Virulence determines the impact a pathogen has on the fitness of its host, yet current understanding of the evolutionary origins and causes of virulence of many pathogens is surprisingly incomplete. Here, we explore the evolution of Marek's disease virus (MDV), a herpesvirus commonly afflicting chickens and rarely other avian species. The history of MDV in the 20th century represents an important case study in the evolution of virulence. The severity of MDV infection in chickens has been rising steadily since the adoption of intensive farming techniques and vaccination programs in the 1950s and 1970s, respectively. It has remained uncertain, however, which of these factors is causally more responsible for the observed increase in virulence of circulating viruses. We conducted a phylogenomic study to understand the evolution of MDV in the context of dramatic changes to poultry farming and disease control. Our analysis reveals evidence of geographical structuring of MDV strains, with reconstructions supporting the emergence of virulent viruses independently in North America and Eurasia. Of note, the emergence of virulent viruses appears to coincide approximately with the introduction of comprehensive vaccination on both continents. The time-dated phylogeny also indicated that MDV has a mean evolutionary rate of ~1.6 × 10(-5) substitutions per site per year. An examination of gene-linked mutations did not identify a strong association between mutational variation and virulence phenotypes, indicating that MDV may evolve readily and rapidly under strong selective pressures and that multiple genotypic pathways may underlie virulence adaptation in MDV.","author":[{"dropping-particle":"","family":"Trimpert","given":"Jakob","non-dropping-particle":"","parse-names":false,"suffix":""},{"dropping-particle":"","family":"Groenke","given":"Nicole","non-dropping-particle":"","parse-names":false,"suffix":""},{"dropping-particle":"","family":"Jenckel","given":"Maria","non-dropping-particle":"","parse-names":false,"suffix":""},{"dropping-particle":"","family":"He","given":"Shulin","non-dropping-particle":"","parse-names":false,"suffix":""},{"dropping-particle":"","family":"Kunec","given":"Dusan","non-dropping-particle":"","parse-names":false,"suffix":""},{"dropping-particle":"","family":"Szpara","given":"Moriah L","non-dropping-particle":"","parse-names":false,"suffix":""},{"dropping-particle":"","family":"Spatz","given":"Stephen J","non-dropping-particle":"","parse-names":false,"suffix":""},{"dropping-particle":"","family":"Osterrieder","given":"Nikolaus","non-dropping-particle":"","parse-names":false,"suffix":""},{"dropping-particle":"","family":"McMahon","given":"Dino P","non-dropping-particle":"","parse-names":false,"suffix":""}],"container-title":"Evolutionary applications","id":"ITEM-1","issue":"10","issued":{"date-parts":[["2017","9"]]},"language":"eng","page":"1091-1101","publisher":"John Wiley and Sons Inc.","title":"A phylogenomic analysis of Marek's disease virus reveals independent paths to virulence in Eurasia and North America","type":"article-journal","volume":"10"},"uris":["http://www.mendeley.com/documents/?uuid=5f3b8aea-2e61-479b-a204-3707bf9b8d77"]}],"mendeley":{"formattedCitation":"(Trimpert et al. 2017)","plainTextFormattedCitation":"(Trimpert et al. 2017)","previouslyFormattedCitation":"[9]"},"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Trimpert et al. 2017)</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proofErr w:type="spellStart"/>
            <w:r w:rsidRPr="00BD5F5D">
              <w:rPr>
                <w:rFonts w:asciiTheme="majorBidi" w:hAnsiTheme="majorBidi" w:cstheme="majorBidi"/>
                <w:sz w:val="16"/>
                <w:szCs w:val="16"/>
              </w:rPr>
              <w:t>hv</w:t>
            </w:r>
            <w:proofErr w:type="spellEnd"/>
            <w:r w:rsidRPr="00BD5F5D">
              <w:rPr>
                <w:rFonts w:asciiTheme="majorBidi" w:hAnsiTheme="majorBidi" w:cstheme="majorBidi"/>
                <w:sz w:val="16"/>
                <w:szCs w:val="16"/>
              </w:rPr>
              <w:t>** mentioned in some texts</w:t>
            </w: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lastRenderedPageBreak/>
              <w:t>35</w:t>
            </w:r>
          </w:p>
        </w:tc>
        <w:tc>
          <w:tcPr>
            <w:tcW w:w="1277" w:type="dxa"/>
          </w:tcPr>
          <w:p w:rsidR="00871CA0" w:rsidRPr="00BD5F5D" w:rsidRDefault="00871CA0" w:rsidP="00871CA0">
            <w:pPr>
              <w:pStyle w:val="HTMLPreformatted"/>
              <w:shd w:val="clear" w:color="auto" w:fill="FFFFFF"/>
              <w:rPr>
                <w:rFonts w:asciiTheme="majorBidi" w:hAnsiTheme="majorBidi" w:cstheme="majorBidi"/>
                <w:color w:val="000000"/>
                <w:sz w:val="16"/>
                <w:szCs w:val="16"/>
              </w:rPr>
            </w:pPr>
            <w:r w:rsidRPr="00BD5F5D">
              <w:rPr>
                <w:rFonts w:asciiTheme="majorBidi" w:hAnsiTheme="majorBidi" w:cstheme="majorBidi"/>
                <w:color w:val="000000"/>
                <w:sz w:val="16"/>
                <w:szCs w:val="16"/>
              </w:rPr>
              <w:t>tn-n3</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India</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Dom. chicken</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10</w:t>
            </w:r>
          </w:p>
        </w:tc>
        <w:tc>
          <w:tcPr>
            <w:tcW w:w="992" w:type="dxa"/>
            <w:vAlign w:val="center"/>
          </w:tcPr>
          <w:p w:rsidR="00871CA0" w:rsidRPr="00BD5F5D" w:rsidRDefault="00871CA0" w:rsidP="00871C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ajorBidi" w:eastAsia="Times New Roman" w:hAnsiTheme="majorBidi" w:cstheme="majorBidi"/>
                <w:color w:val="000000"/>
                <w:sz w:val="16"/>
                <w:szCs w:val="16"/>
              </w:rPr>
            </w:pPr>
            <w:r w:rsidRPr="00BD5F5D">
              <w:rPr>
                <w:rFonts w:asciiTheme="majorBidi" w:eastAsia="Times New Roman" w:hAnsiTheme="majorBidi" w:cstheme="majorBidi"/>
                <w:color w:val="000000"/>
                <w:sz w:val="16"/>
                <w:szCs w:val="16"/>
              </w:rPr>
              <w:t>HM749326</w:t>
            </w:r>
          </w:p>
        </w:tc>
        <w:tc>
          <w:tcPr>
            <w:tcW w:w="709" w:type="dxa"/>
            <w:vAlign w:val="center"/>
          </w:tcPr>
          <w:p w:rsidR="00871CA0" w:rsidRPr="00BD5F5D" w:rsidRDefault="00871CA0" w:rsidP="00871CA0">
            <w:pPr>
              <w:jc w:val="center"/>
              <w:rPr>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3402" w:type="dxa"/>
          </w:tcPr>
          <w:p w:rsidR="00871CA0" w:rsidRPr="00BD5F5D" w:rsidRDefault="00871CA0" w:rsidP="00871CA0">
            <w:pPr>
              <w:rPr>
                <w:rFonts w:asciiTheme="majorBidi" w:hAnsiTheme="majorBidi" w:cstheme="majorBidi"/>
                <w:sz w:val="16"/>
                <w:szCs w:val="16"/>
              </w:rPr>
            </w:pP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36</w:t>
            </w:r>
          </w:p>
        </w:tc>
        <w:tc>
          <w:tcPr>
            <w:tcW w:w="1277" w:type="dxa"/>
          </w:tcPr>
          <w:p w:rsidR="00871CA0" w:rsidRPr="00BD5F5D" w:rsidRDefault="00871CA0" w:rsidP="00871CA0">
            <w:pPr>
              <w:pStyle w:val="HTMLPreformatted"/>
              <w:shd w:val="clear" w:color="auto" w:fill="FFFFFF"/>
              <w:rPr>
                <w:rFonts w:asciiTheme="majorBidi" w:hAnsiTheme="majorBidi" w:cstheme="majorBidi"/>
                <w:color w:val="000000"/>
                <w:sz w:val="16"/>
                <w:szCs w:val="16"/>
              </w:rPr>
            </w:pPr>
            <w:r w:rsidRPr="00BD5F5D">
              <w:rPr>
                <w:rFonts w:asciiTheme="majorBidi" w:hAnsiTheme="majorBidi" w:cstheme="majorBidi"/>
                <w:color w:val="000000"/>
                <w:sz w:val="16"/>
                <w:szCs w:val="16"/>
              </w:rPr>
              <w:t>637</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USA</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992" w:type="dxa"/>
            <w:vAlign w:val="center"/>
          </w:tcPr>
          <w:p w:rsidR="00871CA0" w:rsidRPr="00BD5F5D" w:rsidRDefault="00871CA0" w:rsidP="00871C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ajorBidi" w:eastAsia="Times New Roman" w:hAnsiTheme="majorBidi" w:cstheme="majorBidi"/>
                <w:color w:val="000000"/>
                <w:sz w:val="16"/>
                <w:szCs w:val="16"/>
              </w:rPr>
            </w:pPr>
            <w:r w:rsidRPr="00BD5F5D">
              <w:rPr>
                <w:rFonts w:asciiTheme="majorBidi" w:eastAsia="Times New Roman" w:hAnsiTheme="majorBidi" w:cstheme="majorBidi"/>
                <w:color w:val="000000"/>
                <w:sz w:val="16"/>
                <w:szCs w:val="16"/>
              </w:rPr>
              <w:t>AY362713</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v</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16/j.vetmic.2004.06.007","ISSN":"0378-1135 (Print)","PMID":"15327791","abstract":"Marek's disease (MD) is a highly contagious lymphoproliferative and demyelinating  disorder of chickens. MD is caused by Marek's disease virus (MDV), a cell-associated, acute-transforming alphaherpesvirus. For three decades, losses to the poultry industry due to MD have been greatly limited through the use of live vaccines. MDV vaccine strains are comprised of antigenically related, apathogenic MDVs originally isolated from chickens (MDV-2), turkeys (herpesvirus of turkeys, HVT) or attenuated-oncogenic strains of MDV-1 (CVI-988). Since the inception of high-density poultry production and MD vaccination, there have been two discernible increases in the virulence of MDV field strains. Our objectives were to determine if common mutations in the major glycoprotein genes, a major lytic antigen phosphoprotein 38 (pp38) or a major latency/transformation antigen Meq (Marek's EcoRI-Q-encoded protein) were associated with enhanced MDV virulence. To address this, we cloned and sequenced the major surface glycoprotein genes (gB, gC, gD, gE, gH, gI, and gL) of five MDV strains that were representative of the virulent (v), very virulent (vv) and very virulent plus (vv+) pathotypes of MDV. We found no consistent mutations in these genes that correlated strictly with virulence level. The glycoprotein genes most similar among MDV-1, MDV-2 and HVT (gB and gC, approximately 81 and 75%, respectively) were among the most conserved across pathotype. We found mutations mapping to the putative signal cleavage site in the gL genes in four out of eleven vv+MDVs, but this mutation was also identified in one vvMDV (643P) indicating that it did not correlate with enhanced virulence. In further analysis of an additional 12 MDV strains, we found no gross polymorphism in any of the glycoprotein genes. Likewise, by PCR and RFLP analysis, we found no polymorphism at the locus encoding the pp38 gene, an early lytic-phase gene associated with MDV replication. In contrast, we found distinct mutations in the latency and transformation-associated Marek's EcoRI-Q-encoded protein, Meq. In examination of the DNA and deduced amino acid sequence of meq genes from 26 MDV strains (9 m/vMDV, 5 vvMDV and 12 vv+MDVs), we found distinct polymorphism and point mutations that appeared to correlate with virulence. Although a complex trait like MDV virulence is likely to be multigenic, these data describe the first sets of mutations that appear to correlate with MDV virulence. Our conclusion is that since …","author":[{"dropping-particle":"","family":"Shamblin","given":"Christine E","non-dropping-particle":"","parse-names":false,"suffix":""},{"dropping-particle":"","family":"Greene","given":"Natalie","non-dropping-particle":"","parse-names":false,"suffix":""},{"dropping-particle":"","family":"Arumugaswami","given":"Vaithilingaraja","non-dropping-particle":"","parse-names":false,"suffix":""},{"dropping-particle":"","family":"Dienglewicz","given":"Robert L","non-dropping-particle":"","parse-names":false,"suffix":""},{"dropping-particle":"","family":"Parcells","given":"Mark S","non-dropping-particle":"","parse-names":false,"suffix":""}],"container-title":"Veterinary microbiology","id":"ITEM-1","issue":"3-4","issued":{"date-parts":[["2004","9"]]},"language":"eng","page":"147-167","publisher-place":"Netherlands","title":"Comparative analysis of Marek's disease virus (MDV) glycoprotein-, lytic antigen  pp38- and transformation antigen Meq-encoding genes: association of meq mutations with MDVs of high virulence.","type":"article-journal","volume":"102"},"uris":["http://www.mendeley.com/documents/?uuid=17321c54-ab50-48a4-bd1e-a363a9d16272"]}],"mendeley":{"formattedCitation":"(Shamblin et al. 2004)","plainTextFormattedCitation":"(Shamblin et al. 2004)","previouslyFormattedCitation":"[1]"},"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Shamblin et al. 2004)</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37</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Md5</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USA</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1977</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AF243438</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tl/>
                <w:lang w:bidi="fa-IR"/>
              </w:rPr>
            </w:pPr>
            <w:r w:rsidRPr="00BD5F5D">
              <w:rPr>
                <w:rFonts w:asciiTheme="majorBidi" w:hAnsiTheme="majorBidi" w:cstheme="majorBidi"/>
                <w:sz w:val="16"/>
                <w:szCs w:val="16"/>
                <w:lang w:bidi="fa-IR"/>
              </w:rPr>
              <w:t>339</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vv</w:t>
            </w:r>
            <w:proofErr w:type="spellEnd"/>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128/JVI.74.17.7980-7988.2000","abstract":"Here we present the first complete genomic sequence, with analysis, of a very virulent strain of Marek&amp;#039;s disease virus serotype 1 (MDV1), Md5. The genome is 177,874 bp and is predicted to encode 103 proteins. MDV1 is colinear with the prototypic alphaherpesvirus herpes simplex virus type 1 (HSV-1) within the unique long (UL) region, and it is most similar at the amino acid level to MDV2, herpesvirus of turkeys (HVT), and nonavian herpesviruses equine herpesviruses 1 and 4. MDV1 encodes 55 HSV-1 UL homologues together with 6 additional UL proteins that are absent in nonavian herpesviruses. The unique short (US) region is colinear with and has greater than 99% nucleotide identity to that of MDV1 strain GA; however, an extra nucleotide sequence at the Md5 US/short terminal repeat boundary results in a shorter US region and the presence of a second gene (encoding MDV097) similar to the SORF2 gene. MD5, like HVT, encodes an ICP4 homologue that contains a 900-amino-acid amino-terminal extension not found in other herpesviruses. Putative virulence and host range gene products include the oncoprotein MEQ, oncogenicity-associated phosphoproteins pp38 and pp24, a lipase homologue, a CxC chemokine, and unique proteins of unknown function MDV087 and MDV097 (SORF2 homologues) and MDV093 (SORF4). Consistent with its virulent phenotype, Md5 contains only two copies of the 132-bp repeat which has previously been associated with viral attenuation and loss of oncogenicity.","author":[{"dropping-particle":"","family":"Tulman","given":"E R","non-dropping-particle":"","parse-names":false,"suffix":""},{"dropping-particle":"","family":"Afonso","given":"C L","non-dropping-particle":"","parse-names":false,"suffix":""},{"dropping-particle":"","family":"Lu","given":"Z","non-dropping-particle":"","parse-names":false,"suffix":""},{"dropping-particle":"","family":"Zsak","given":"L","non-dropping-particle":"","parse-names":false,"suffix":""},{"dropping-particle":"","family":"Rock","given":"D L","non-dropping-particle":"","parse-names":false,"suffix":""},{"dropping-particle":"","family":"Kutish","given":"G F","non-dropping-particle":"","parse-names":false,"suffix":""}],"container-title":"Journal of Virology","id":"ITEM-1","issue":"17","issued":{"date-parts":[["2000","9","1"]]},"page":"7980 - 7988","title":"The Genome of a Very Virulent Marek&amp;#039;s Disease Virus","type":"article-journal","volume":"74"},"uris":["http://www.mendeley.com/documents/?uuid=f3c1ea6e-bdb9-465e-a43a-0330a1eb7156"]}],"mendeley":{"formattedCitation":"(Tulman et al. 2000)","plainTextFormattedCitation":"(Tulman et al. 2000)","previouslyFormattedCitation":"[15]"},"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Tulman et al. 2000)</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proofErr w:type="spellStart"/>
            <w:r w:rsidRPr="00BD5F5D">
              <w:rPr>
                <w:rFonts w:asciiTheme="majorBidi" w:hAnsiTheme="majorBidi" w:cstheme="majorBidi"/>
                <w:sz w:val="16"/>
                <w:szCs w:val="16"/>
              </w:rPr>
              <w:t>vv</w:t>
            </w:r>
            <w:proofErr w:type="spellEnd"/>
            <w:r w:rsidRPr="00BD5F5D">
              <w:rPr>
                <w:rFonts w:asciiTheme="majorBidi" w:hAnsiTheme="majorBidi" w:cstheme="majorBidi"/>
                <w:sz w:val="16"/>
                <w:szCs w:val="16"/>
              </w:rPr>
              <w:t xml:space="preserve"> in </w:t>
            </w:r>
            <w:proofErr w:type="spellStart"/>
            <w:r w:rsidRPr="00BD5F5D">
              <w:rPr>
                <w:rFonts w:asciiTheme="majorBidi" w:hAnsiTheme="majorBidi" w:cstheme="majorBidi"/>
                <w:sz w:val="16"/>
                <w:szCs w:val="16"/>
              </w:rPr>
              <w:t>Tulman</w:t>
            </w:r>
            <w:proofErr w:type="spellEnd"/>
            <w:r w:rsidRPr="00BD5F5D">
              <w:rPr>
                <w:rFonts w:asciiTheme="majorBidi" w:hAnsiTheme="majorBidi" w:cstheme="majorBidi"/>
                <w:sz w:val="16"/>
                <w:szCs w:val="16"/>
              </w:rPr>
              <w:t xml:space="preserve"> et al. 2000</w:t>
            </w: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38</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ZC2014</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hina</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hicken</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14</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KP144356</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07/s11262-015-1264-z","ISSN":"1572-994X (Electronic)","PMID":"26611441","abstract":"During the course of our continuous surveillance of Gallid herpesvirus 2 (GaHV-2),  44 isolates were obtained from GaHV-2-positive chickens of different flocks in China from 2009 to 2013. The meq gene, considered as a major GaHV-2 oncogene, was sequenced and was found to contain an open reading frame of 1020 nucleotides encoding a 339 amino acid (aa) polypeptide in all isolates. Compared with the GaHV-2 GA strain, the meq genes in 15.9 % (7/44) of the isolates analyzed in this study contained an aa substitution mutation at position 88 (A to T) of which is the first report. The main characteristics of Chinese GaHV-2 isolates meq genes included the substitutions K77E, D80Y, V115A, T139A, P176R, and P217A, and the aa substitution frequency at positions 139 and 176 showed an increase. To test the pathogenicity of the isolates, a pathogenicity study and a vaccination-challenge test were performed on three selected isolates (ZY/1203, WC/1203, and WC/1110) and reference strain GA. The results showed that the three isolates induced gross Marek's disease (MD) lesions in 95.0-100 % cases, which was a higher rate than that obtained for strain GA (82.4 %). Three isolates induced mortality in 10-21.1 % of specific-pathogen-free chickens, which was similar to results with strain GA (23.5 %). The commercially available CVI988 vaccine induced lower protective indices (PIs) against ZY/1203 (82.4) and WC/1110 (83.3) as compared to those against WC/1203 (100) and GA (100). These results showed an evolving trend in the meq genes of the isolates; three isolates exhibited higher morbidity as compared to the reference strain and the vaccine induced lower PIs against two isolates as compared to that against the reference strain.","author":[{"dropping-particle":"","family":"Zhang","given":"Yan-Ping","non-dropping-particle":"","parse-names":false,"suffix":""},{"dropping-particle":"","family":"Lv","given":"Hong-Chao","non-dropping-particle":"","parse-names":false,"suffix":""},{"dropping-particle":"","family":"Bao","given":"Ke-Yan","non-dropping-particle":"","parse-names":false,"suffix":""},{"dropping-particle":"","family":"Gao","given":"Yu-Long","non-dropping-particle":"","parse-names":false,"suffix":""},{"dropping-particle":"","family":"Gao","given":"Hong-Lei","non-dropping-particle":"","parse-names":false,"suffix":""},{"dropping-particle":"","family":"Qi","given":"Xiao-","non-dropping-particle":"le","parse-names":false,"suffix":""},{"dropping-particle":"","family":"Cui","given":"Hong-Yu","non-dropping-particle":"","parse-names":false,"suffix":""},{"dropping-particle":"","family":"Wang","given":"Yong-Qiang","non-dropping-particle":"","parse-names":false,"suffix":""},{"dropping-particle":"","family":"Li","given":"Kai","non-dropping-particle":"","parse-names":false,"suffix":""},{"dropping-particle":"","family":"Gao","given":"Li","non-dropping-particle":"","parse-names":false,"suffix":""},{"dropping-particle":"","family":"Wang","given":"Xiao-Mei","non-dropping-particle":"","parse-names":false,"suffix":""},{"dropping-particle":"","family":"Liu","given":"Chang-Jun","non-dropping-particle":"","parse-names":false,"suffix":""}],"container-title":"Virus genes","id":"ITEM-1","issue":"1","issued":{"date-parts":[["2016","2"]]},"language":"eng","page":"51-60","publisher-place":"United States","title":"Molecular and pathogenicity characterization of Gallid herpesvirus 2 newly isolated  in China from 2009 to 2013.","type":"article-journal","volume":"52"},"uris":["http://www.mendeley.com/documents/?uuid=7c980afb-c2fe-4e22-ab5b-6fbfba7999a7"]}],"mendeley":{"formattedCitation":"(Zhang et al. 2016)","plainTextFormattedCitation":"(Zhang et al. 2016)","previouslyFormattedCitation":"[8]"},"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Zhang et al. 2016)</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Closest to non-deleted 99-35region</w:t>
            </w: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39</w:t>
            </w:r>
          </w:p>
        </w:tc>
        <w:tc>
          <w:tcPr>
            <w:tcW w:w="1277" w:type="dxa"/>
          </w:tcPr>
          <w:p w:rsidR="00871CA0" w:rsidRPr="00BD5F5D" w:rsidRDefault="00871CA0" w:rsidP="00871CA0">
            <w:pPr>
              <w:pStyle w:val="HTMLPreformatted"/>
              <w:shd w:val="clear" w:color="auto" w:fill="FFFFFF"/>
              <w:rPr>
                <w:rFonts w:asciiTheme="majorBidi" w:hAnsiTheme="majorBidi" w:cstheme="majorBidi"/>
                <w:color w:val="000000"/>
                <w:sz w:val="16"/>
                <w:szCs w:val="16"/>
              </w:rPr>
            </w:pPr>
            <w:r w:rsidRPr="00BD5F5D">
              <w:rPr>
                <w:rFonts w:asciiTheme="majorBidi" w:hAnsiTheme="majorBidi" w:cstheme="majorBidi"/>
                <w:color w:val="000000"/>
                <w:sz w:val="16"/>
                <w:szCs w:val="16"/>
              </w:rPr>
              <w:t>BY</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Tibet</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hicken</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992" w:type="dxa"/>
            <w:vAlign w:val="center"/>
          </w:tcPr>
          <w:p w:rsidR="00871CA0" w:rsidRPr="00BD5F5D" w:rsidRDefault="00871CA0" w:rsidP="00871C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ajorBidi" w:eastAsia="Times New Roman" w:hAnsiTheme="majorBidi" w:cstheme="majorBidi"/>
                <w:color w:val="000000"/>
                <w:sz w:val="16"/>
                <w:szCs w:val="16"/>
              </w:rPr>
            </w:pPr>
            <w:r w:rsidRPr="00BD5F5D">
              <w:rPr>
                <w:rFonts w:asciiTheme="majorBidi" w:eastAsia="Times New Roman" w:hAnsiTheme="majorBidi" w:cstheme="majorBidi"/>
                <w:color w:val="000000"/>
                <w:sz w:val="16"/>
                <w:szCs w:val="16"/>
              </w:rPr>
              <w:t>HM991861</w:t>
            </w:r>
          </w:p>
        </w:tc>
        <w:tc>
          <w:tcPr>
            <w:tcW w:w="709" w:type="dxa"/>
            <w:vAlign w:val="center"/>
          </w:tcPr>
          <w:p w:rsidR="00871CA0" w:rsidRPr="00BD5F5D" w:rsidRDefault="00871CA0" w:rsidP="00871CA0">
            <w:pPr>
              <w:jc w:val="center"/>
              <w:rPr>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186/1743-422X-8-121","ISSN":"1743-422X","abstract":"BACKGROUND: Marek's disease (MD) is an economically important viral disease of chickens caused by Marek's disease virus (MDV), an oncogenic herpesvirus. This disease was well controlled since the widespread use of commercial vaccines, but field MDVs have shown continuous increasing in virulence and acquired the ability to overcome the immune response induced by vaccines. Nowadays, MD continues to be a serious threat to poultry industry, isolation and characterization of MDVs are essential for monitoring changes of viruses and evaluating the effectiveness of existing vaccines. RESULTS: Between 2008 and 2010, 18 field MDV strains were isolated from vaccinated chicken flocks in Sichuan province, China. Three oncogenic genes including Meq, pp38 and vIL-8 genes of the 18 isolates were amplified and sequenced. Homology analysis showed that the deduced amino acid sequences of these three genes exhibit 95.0-98.8%, 99.3-100% and 97.0-98.5% homology respectively with these of other reference strains published in GenBank. Alignment analysis of the nucleotide and deduced amino acid sequences showed that four amino acid mutations in Meq gene and two amino acid mutations in vIL-8 gene displayed perfect regularity in MDVs circulating in China, which could be considered as features of field MDVs prevalent in recent years in China. In addition, one amino acid mutation in pp38 gene can be considered as a feature of virulent MDVs from USA, and three amino acid mutations in Meq gene were identified and unique in very virulent plus (vv+) MDVs. Phylogenetic analysis based on Meq and vIL-8 protein sequences revealed that field MDVs in China evolved independently. Virulence studies showed that CVI988 could provide efficient protection against the field MDVs epidemic recently in China. CONCLUSIONS: This study and other published data in the GenBank have demonstrated the features of Meq, pp38 and vIL-8 genes of MDVs circulating in recent years in Sichuan, China. Mutations, deletions or insertions were observed in these three genes, and some mutations could be considered as the unique marks of the MDVs circulating presently in China. The paper supplies some valuable information concerning the evolution of MDV which is useful for the vaccine development and control of MD in China.","author":[{"dropping-particle":"","family":"Tian","given":"Mingxing","non-dropping-particle":"","parse-names":false,"suffix":""},{"dropping-particle":"","family":"Zhao","given":"Yang","non-dropping-particle":"","parse-names":false,"suffix":""},{"dropping-particle":"","family":"Lin","given":"Yan","non-dropping-particle":"","parse-names":false,"suffix":""},{"dropping-particle":"","family":"Zou","given":"Nianli","non-dropping-particle":"","parse-names":false,"suffix":""},{"dropping-particle":"","family":"Liu","given":"Cheng","non-dropping-particle":"","parse-names":false,"suffix":""},{"dropping-particle":"","family":"Liu","given":"Ping","non-dropping-particle":"","parse-names":false,"suffix":""},{"dropping-particle":"","family":"Cao","given":"Sanjie","non-dropping-particle":"","parse-names":false,"suffix":""},{"dropping-particle":"","family":"Wen","given":"Xintian","non-dropping-particle":"","parse-names":false,"suffix":""},{"dropping-particle":"","family":"Huang","given":"Yong","non-dropping-particle":"","parse-names":false,"suffix":""}],"container-title":"Virology journal","id":"ITEM-1","issued":{"date-parts":[["2011","3","15"]]},"language":"eng","page":"121","publisher":"BioMed Central","title":"Comparative analysis of oncogenic genes revealed unique evolutionary features of field Marek's disease virus prevalent in recent years in China","type":"article-journal","volume":"8"},"uris":["http://www.mendeley.com/documents/?uuid=0f26508c-bbf8-4a29-a263-8f2cb6a78769"]}],"mendeley":{"formattedCitation":"(Tian et al. 2011)","plainTextFormattedCitation":"(Tian et al. 2011)","previouslyFormattedCitation":"[16]"},"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Tian et al. 2011)</w:t>
            </w:r>
            <w:r w:rsidRPr="00BD5F5D">
              <w:rPr>
                <w:rFonts w:asciiTheme="majorBidi" w:hAnsiTheme="majorBidi" w:cstheme="majorBidi"/>
                <w:sz w:val="16"/>
                <w:szCs w:val="16"/>
              </w:rPr>
              <w:fldChar w:fldCharType="end"/>
            </w:r>
          </w:p>
        </w:tc>
        <w:tc>
          <w:tcPr>
            <w:tcW w:w="3402" w:type="dxa"/>
          </w:tcPr>
          <w:p w:rsidR="00871CA0" w:rsidRPr="00BD5F5D" w:rsidRDefault="00E51722" w:rsidP="00871CA0">
            <w:pPr>
              <w:rPr>
                <w:rFonts w:asciiTheme="majorBidi" w:hAnsiTheme="majorBidi" w:cstheme="majorBidi"/>
                <w:sz w:val="16"/>
                <w:szCs w:val="16"/>
              </w:rPr>
            </w:pPr>
            <w:r w:rsidRPr="00BD5F5D">
              <w:rPr>
                <w:rFonts w:asciiTheme="majorBidi" w:hAnsiTheme="majorBidi" w:cstheme="majorBidi"/>
                <w:sz w:val="16"/>
                <w:szCs w:val="16"/>
              </w:rPr>
              <w:t>Article published in 2011</w:t>
            </w: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40</w:t>
            </w:r>
          </w:p>
        </w:tc>
        <w:tc>
          <w:tcPr>
            <w:tcW w:w="1277" w:type="dxa"/>
          </w:tcPr>
          <w:p w:rsidR="00871CA0" w:rsidRPr="00BD5F5D" w:rsidRDefault="00871CA0" w:rsidP="00871CA0">
            <w:pPr>
              <w:pStyle w:val="HTMLPreformatted"/>
              <w:shd w:val="clear" w:color="auto" w:fill="FFFFFF"/>
              <w:rPr>
                <w:rFonts w:asciiTheme="majorBidi" w:hAnsiTheme="majorBidi" w:cstheme="majorBidi"/>
                <w:color w:val="000000"/>
                <w:sz w:val="16"/>
                <w:szCs w:val="16"/>
              </w:rPr>
            </w:pPr>
            <w:r w:rsidRPr="00BD5F5D">
              <w:rPr>
                <w:rFonts w:asciiTheme="majorBidi" w:hAnsiTheme="majorBidi" w:cstheme="majorBidi"/>
                <w:color w:val="000000"/>
                <w:sz w:val="16"/>
                <w:szCs w:val="16"/>
              </w:rPr>
              <w:t>UDEACO‐07/13</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olombia</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13</w:t>
            </w:r>
          </w:p>
        </w:tc>
        <w:tc>
          <w:tcPr>
            <w:tcW w:w="992" w:type="dxa"/>
            <w:vAlign w:val="center"/>
          </w:tcPr>
          <w:p w:rsidR="00871CA0" w:rsidRPr="00BD5F5D" w:rsidRDefault="00871CA0" w:rsidP="00871C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ajorBidi" w:eastAsia="Times New Roman" w:hAnsiTheme="majorBidi" w:cstheme="majorBidi"/>
                <w:color w:val="000000"/>
                <w:sz w:val="16"/>
                <w:szCs w:val="16"/>
              </w:rPr>
            </w:pPr>
            <w:r w:rsidRPr="00BD5F5D">
              <w:rPr>
                <w:rFonts w:asciiTheme="majorBidi" w:eastAsia="Times New Roman" w:hAnsiTheme="majorBidi" w:cstheme="majorBidi"/>
                <w:color w:val="000000"/>
                <w:sz w:val="16"/>
                <w:szCs w:val="16"/>
              </w:rPr>
              <w:t>KU058697</w:t>
            </w:r>
          </w:p>
        </w:tc>
        <w:tc>
          <w:tcPr>
            <w:tcW w:w="709" w:type="dxa"/>
            <w:vAlign w:val="center"/>
          </w:tcPr>
          <w:p w:rsidR="00871CA0" w:rsidRPr="00BD5F5D" w:rsidRDefault="00871CA0" w:rsidP="00871CA0">
            <w:pPr>
              <w:jc w:val="center"/>
              <w:rPr>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3382/ps/pew464","ISSN":"1525-3171 (Electronic)","PMID":"28339787","abstract":"Marek's disease (MD) is a lymphoproliferative disease caused by an Alphaherpesvirus,  genus Mardivirus, serotype 1 (Gallid Herpesvirus 2, GaHV-2) that includes all known pathogenic strains. In addition to Marek's disease virus (MDV) serotype 1, the genus includes 2 distinct nonpathogenic serotypes: serotype 2 (GaHV-3) and serotype 3 (Meleagridis Herpesvirus 1, MeHV-1) which are used in commercially available vaccines against MD. As a result of vaccination, clinical signs are not commonly observed, and new cases are usually associated with emerging variant strains against which the vaccines are less effective. In this study, a commercial layer farm showing clinical signs compatible with MDV infection was evaluated. Histological lesions and positive immunohistochemistry in the sciatic nerve and thymus were compatible with cytolytic phase of MD. GaHV-2, GaHV-3 and MeHV-1 were identified by PCR and qPCR in blood samples from 17 birds with suspected MD. Analysis of the Meq gene of the Colombian GaHV-2 isolate revealed a 99% sequence identity with Asian strains, and in the phylogenetic analysis clustered with vv+ MDV. The analysis of amino acid alignments demonstrated an interruption of the proline rich region in P176A, P217A and P233L positions, which are generally associated with vv+ strains. Some of these changes, such as P233L and L258S positions have not been reported previously. In addition, primary cell cultures inoculated with lymphocytes isolated from the spleen showed typical cytopathic effect of GaHV-2 at 5 d post infection. Based on the molecular analysis, the results from this study indicate the presence of vv+ MDV infection in commercial birds for the first time in Colombia. It is recommended to perform further assays in order to demonstrate the pathotype characteristics in vivo.","author":[{"dropping-particle":"","family":"López-Osorio","given":"Sara","non-dropping-particle":"","parse-names":false,"suffix":""},{"dropping-particle":"","family":"Piedrahita","given":"Diego","non-dropping-particle":"","parse-names":false,"suffix":""},{"dropping-particle":"","family":"Espinal-Restrepo","given":"Maria A","non-dropping-particle":"","parse-names":false,"suffix":""},{"dropping-particle":"","family":"Ramírez-Nieto","given":"Gloria C","non-dropping-particle":"","parse-names":false,"suffix":""},{"dropping-particle":"","family":"Nair","given":"Venugopal","non-dropping-particle":"","parse-names":false,"suffix":""},{"dropping-particle":"","family":"Williams","given":"Susan M","non-dropping-particle":"","parse-names":false,"suffix":""},{"dropping-particle":"","family":"Baigent","given":"Susan","non-dropping-particle":"","parse-names":false,"suffix":""},{"dropping-particle":"","family":"Ventura-Polite","given":"César","non-dropping-particle":"","parse-names":false,"suffix":""},{"dropping-particle":"","family":"Aranzazu-Taborda","given":"Diego A","non-dropping-particle":"","parse-names":false,"suffix":""},{"dropping-particle":"","family":"Chaparro-Gutiérrez","given":"Jenny J","non-dropping-particle":"","parse-names":false,"suffix":""}],"container-title":"Poultry science","id":"ITEM-1","issue":"6","issued":{"date-parts":[["2017","6"]]},"language":"eng","page":"1598-1608","publisher-place":"England","title":"Molecular characterization of Marek's disease virus in a poultry layer farm from  Colombia.","type":"article-journal","volume":"96"},"uris":["http://www.mendeley.com/documents/?uuid=32e0a641-2f43-4a75-bd95-de3010d5256a"]}],"mendeley":{"formattedCitation":"(López-Osorio et al. 2017)","plainTextFormattedCitation":"(López-Osorio et al. 2017)","previouslyFormattedCitation":"[17]"},"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López-Osorio et al. 2017)</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41</w:t>
            </w:r>
          </w:p>
        </w:tc>
        <w:tc>
          <w:tcPr>
            <w:tcW w:w="1277" w:type="dxa"/>
          </w:tcPr>
          <w:p w:rsidR="00871CA0" w:rsidRPr="00BD5F5D" w:rsidRDefault="00871CA0" w:rsidP="00871CA0">
            <w:pPr>
              <w:pStyle w:val="HTMLPreformatted"/>
              <w:shd w:val="clear" w:color="auto" w:fill="FFFFFF"/>
              <w:rPr>
                <w:rFonts w:asciiTheme="majorBidi" w:hAnsiTheme="majorBidi" w:cstheme="majorBidi"/>
                <w:color w:val="000000"/>
                <w:sz w:val="16"/>
                <w:szCs w:val="16"/>
              </w:rPr>
            </w:pPr>
            <w:r w:rsidRPr="00BD5F5D">
              <w:rPr>
                <w:rFonts w:asciiTheme="majorBidi" w:hAnsiTheme="majorBidi" w:cstheme="majorBidi"/>
                <w:color w:val="000000"/>
                <w:sz w:val="16"/>
                <w:szCs w:val="16"/>
              </w:rPr>
              <w:t>LFY(JL/06/II)</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hina</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Breeder</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06</w:t>
            </w:r>
          </w:p>
        </w:tc>
        <w:tc>
          <w:tcPr>
            <w:tcW w:w="992" w:type="dxa"/>
            <w:vAlign w:val="center"/>
          </w:tcPr>
          <w:p w:rsidR="00871CA0" w:rsidRPr="00BD5F5D" w:rsidRDefault="00871CA0" w:rsidP="00871C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ajorBidi" w:eastAsia="Times New Roman" w:hAnsiTheme="majorBidi" w:cstheme="majorBidi"/>
                <w:color w:val="000000"/>
                <w:sz w:val="16"/>
                <w:szCs w:val="16"/>
              </w:rPr>
            </w:pPr>
            <w:r w:rsidRPr="00BD5F5D">
              <w:rPr>
                <w:rFonts w:asciiTheme="majorBidi" w:eastAsia="Times New Roman" w:hAnsiTheme="majorBidi" w:cstheme="majorBidi"/>
                <w:color w:val="000000"/>
                <w:sz w:val="16"/>
                <w:szCs w:val="16"/>
              </w:rPr>
              <w:t>HQ658615</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07/s11262-011-0645-1","ISSN":"1572-994X (Electronic)","PMID":"21789633","abstract":"The main aim of the present study were to investigate sequence diversity in the Meq  gene of Marek's disease viruses (MDV) isolated in China and to determine the most prevalent MDV strains. The 19 MDV strains were isolated from dead or diseased chickens from different chicken farms in China during 2006-2008, and the Meq gene was sequenced from each of these strains. Sequence analysis showed that all of the isolates contained an open reading frame of 1020 nucleotides, which encoded a 339 amino acid peptide. Compared with reference MDV strains, 12 of the 19 MDV isolates possessed two amino acid substitutions, (T → A) at position 139 and (P → R) at position 176, one isolate shared sequence similarity with the attenuated strain CVI988, and five of the other six isolates exhibited one amino acid change (P → T) at position 177 or 176. The 19 MDV isolates shared between 99.0 and 100% nucleotide sequence homology, and between 97.7 and 100% amino acid sequence homology. The nucleotide and amino acid sequence identity between the 19 MDV isolates and the 25 reference MDV strains varied from 97.6 to 100% and 94.4 to 100%, respectively. Based on the phylogenetic relationships between Meq gene sequences, Chinese MDV isolates constituted a separate clade to MDV reference strains, demonstrating that a different genotype of MDV was prevalent in China between 2006 and 2008.","author":[{"dropping-particle":"","family":"Zhang","given":"Yan-Ping","non-dropping-particle":"","parse-names":false,"suffix":""},{"dropping-particle":"","family":"Liu","given":"Chang-Jun","non-dropping-particle":"","parse-names":false,"suffix":""},{"dropping-particle":"","family":"Zhang","given":"Feng","non-dropping-particle":"","parse-names":false,"suffix":""},{"dropping-particle":"","family":"Shi","given":"Weisong","non-dropping-particle":"","parse-names":false,"suffix":""},{"dropping-particle":"","family":"Li","given":"Jingmei","non-dropping-particle":"","parse-names":false,"suffix":""}],"container-title":"Virus genes","id":"ITEM-1","issue":"3","issued":{"date-parts":[["2011","12"]]},"language":"eng","page":"353-357","publisher-place":"United States","title":"Sequence analysis of the Meq gene in the predominant Marek's disease virus strains  isolated in China during 2006-2008.","type":"article-journal","volume":"43"},"uris":["http://www.mendeley.com/documents/?uuid=76b1aab9-f91d-4c4f-a385-1ce7761531e7"]}],"mendeley":{"formattedCitation":"(Zhang et al. 2011)","plainTextFormattedCitation":"(Zhang et al. 2011)","previouslyFormattedCitation":"[18]"},"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Zhang et al. 2011)</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42</w:t>
            </w:r>
          </w:p>
        </w:tc>
        <w:tc>
          <w:tcPr>
            <w:tcW w:w="1277" w:type="dxa"/>
          </w:tcPr>
          <w:p w:rsidR="00871CA0" w:rsidRPr="00BD5F5D" w:rsidRDefault="00871CA0" w:rsidP="00871CA0">
            <w:pPr>
              <w:pStyle w:val="HTMLPreformatted"/>
              <w:shd w:val="clear" w:color="auto" w:fill="FFFFFF"/>
              <w:rPr>
                <w:rFonts w:asciiTheme="majorBidi" w:hAnsiTheme="majorBidi" w:cstheme="majorBidi"/>
                <w:color w:val="000000"/>
                <w:sz w:val="16"/>
                <w:szCs w:val="16"/>
              </w:rPr>
            </w:pPr>
            <w:r w:rsidRPr="00BD5F5D">
              <w:rPr>
                <w:rFonts w:asciiTheme="majorBidi" w:hAnsiTheme="majorBidi" w:cstheme="majorBidi"/>
                <w:color w:val="000000"/>
                <w:sz w:val="16"/>
                <w:szCs w:val="16"/>
              </w:rPr>
              <w:t>571</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USA</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992" w:type="dxa"/>
            <w:vAlign w:val="center"/>
          </w:tcPr>
          <w:p w:rsidR="00871CA0" w:rsidRPr="00BD5F5D" w:rsidRDefault="00871CA0" w:rsidP="00871C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ajorBidi" w:eastAsia="Times New Roman" w:hAnsiTheme="majorBidi" w:cstheme="majorBidi"/>
                <w:color w:val="000000"/>
                <w:sz w:val="16"/>
                <w:szCs w:val="16"/>
              </w:rPr>
            </w:pPr>
            <w:r w:rsidRPr="00BD5F5D">
              <w:rPr>
                <w:rFonts w:asciiTheme="majorBidi" w:eastAsia="Times New Roman" w:hAnsiTheme="majorBidi" w:cstheme="majorBidi"/>
                <w:color w:val="000000"/>
                <w:sz w:val="16"/>
                <w:szCs w:val="16"/>
              </w:rPr>
              <w:t>AY362710</w:t>
            </w:r>
          </w:p>
        </w:tc>
        <w:tc>
          <w:tcPr>
            <w:tcW w:w="709" w:type="dxa"/>
            <w:vAlign w:val="center"/>
          </w:tcPr>
          <w:p w:rsidR="00871CA0" w:rsidRPr="00BD5F5D" w:rsidRDefault="00871CA0" w:rsidP="00871CA0">
            <w:pPr>
              <w:jc w:val="center"/>
              <w:rPr>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v</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16/j.vetmic.2004.06.007","ISSN":"0378-1135 (Print)","PMID":"15327791","abstract":"Marek's disease (MD) is a highly contagious lymphoproliferative and demyelinating  disorder of chickens. MD is caused by Marek's disease virus (MDV), a cell-associated, acute-transforming alphaherpesvirus. For three decades, losses to the poultry industry due to MD have been greatly limited through the use of live vaccines. MDV vaccine strains are comprised of antigenically related, apathogenic MDVs originally isolated from chickens (MDV-2), turkeys (herpesvirus of turkeys, HVT) or attenuated-oncogenic strains of MDV-1 (CVI-988). Since the inception of high-density poultry production and MD vaccination, there have been two discernible increases in the virulence of MDV field strains. Our objectives were to determine if common mutations in the major glycoprotein genes, a major lytic antigen phosphoprotein 38 (pp38) or a major latency/transformation antigen Meq (Marek's EcoRI-Q-encoded protein) were associated with enhanced MDV virulence. To address this, we cloned and sequenced the major surface glycoprotein genes (gB, gC, gD, gE, gH, gI, and gL) of five MDV strains that were representative of the virulent (v), very virulent (vv) and very virulent plus (vv+) pathotypes of MDV. We found no consistent mutations in these genes that correlated strictly with virulence level. The glycoprotein genes most similar among MDV-1, MDV-2 and HVT (gB and gC, approximately 81 and 75%, respectively) were among the most conserved across pathotype. We found mutations mapping to the putative signal cleavage site in the gL genes in four out of eleven vv+MDVs, but this mutation was also identified in one vvMDV (643P) indicating that it did not correlate with enhanced virulence. In further analysis of an additional 12 MDV strains, we found no gross polymorphism in any of the glycoprotein genes. Likewise, by PCR and RFLP analysis, we found no polymorphism at the locus encoding the pp38 gene, an early lytic-phase gene associated with MDV replication. In contrast, we found distinct mutations in the latency and transformation-associated Marek's EcoRI-Q-encoded protein, Meq. In examination of the DNA and deduced amino acid sequence of meq genes from 26 MDV strains (9 m/vMDV, 5 vvMDV and 12 vv+MDVs), we found distinct polymorphism and point mutations that appeared to correlate with virulence. Although a complex trait like MDV virulence is likely to be multigenic, these data describe the first sets of mutations that appear to correlate with MDV virulence. Our conclusion is that since …","author":[{"dropping-particle":"","family":"Shamblin","given":"Christine E","non-dropping-particle":"","parse-names":false,"suffix":""},{"dropping-particle":"","family":"Greene","given":"Natalie","non-dropping-particle":"","parse-names":false,"suffix":""},{"dropping-particle":"","family":"Arumugaswami","given":"Vaithilingaraja","non-dropping-particle":"","parse-names":false,"suffix":""},{"dropping-particle":"","family":"Dienglewicz","given":"Robert L","non-dropping-particle":"","parse-names":false,"suffix":""},{"dropping-particle":"","family":"Parcells","given":"Mark S","non-dropping-particle":"","parse-names":false,"suffix":""}],"container-title":"Veterinary microbiology","id":"ITEM-1","issue":"3-4","issued":{"date-parts":[["2004","9"]]},"language":"eng","page":"147-167","publisher-place":"Netherlands","title":"Comparative analysis of Marek's disease virus (MDV) glycoprotein-, lytic antigen  pp38- and transformation antigen Meq-encoding genes: association of meq mutations with MDVs of high virulence.","type":"article-journal","volume":"102"},"uris":["http://www.mendeley.com/documents/?uuid=17321c54-ab50-48a4-bd1e-a363a9d16272"]}],"mendeley":{"formattedCitation":"(Shamblin et al. 2004)","plainTextFormattedCitation":"(Shamblin et al. 2004)","previouslyFormattedCitation":"[1]"},"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Shamblin et al. 2004)</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43</w:t>
            </w:r>
          </w:p>
        </w:tc>
        <w:tc>
          <w:tcPr>
            <w:tcW w:w="1277" w:type="dxa"/>
          </w:tcPr>
          <w:p w:rsidR="00871CA0" w:rsidRPr="00BD5F5D" w:rsidRDefault="00871CA0" w:rsidP="00871CA0">
            <w:pPr>
              <w:pStyle w:val="HTMLPreformatted"/>
              <w:shd w:val="clear" w:color="auto" w:fill="FFFFFF"/>
              <w:rPr>
                <w:rFonts w:asciiTheme="majorBidi" w:hAnsiTheme="majorBidi" w:cstheme="majorBidi"/>
                <w:color w:val="000000"/>
                <w:sz w:val="16"/>
                <w:szCs w:val="16"/>
              </w:rPr>
            </w:pPr>
            <w:r w:rsidRPr="00BD5F5D">
              <w:rPr>
                <w:rFonts w:asciiTheme="majorBidi" w:hAnsiTheme="majorBidi" w:cstheme="majorBidi"/>
                <w:color w:val="000000"/>
                <w:sz w:val="16"/>
                <w:szCs w:val="16"/>
              </w:rPr>
              <w:t>UDEACO‐06/13</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olombia</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13</w:t>
            </w:r>
          </w:p>
        </w:tc>
        <w:tc>
          <w:tcPr>
            <w:tcW w:w="992" w:type="dxa"/>
            <w:vAlign w:val="center"/>
          </w:tcPr>
          <w:p w:rsidR="00871CA0" w:rsidRPr="00BD5F5D" w:rsidRDefault="00871CA0" w:rsidP="00871C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ajorBidi" w:eastAsia="Times New Roman" w:hAnsiTheme="majorBidi" w:cstheme="majorBidi"/>
                <w:color w:val="000000"/>
                <w:sz w:val="16"/>
                <w:szCs w:val="16"/>
              </w:rPr>
            </w:pPr>
            <w:r w:rsidRPr="00BD5F5D">
              <w:rPr>
                <w:rFonts w:asciiTheme="majorBidi" w:eastAsia="Times New Roman" w:hAnsiTheme="majorBidi" w:cstheme="majorBidi"/>
                <w:color w:val="000000"/>
                <w:sz w:val="16"/>
                <w:szCs w:val="16"/>
              </w:rPr>
              <w:t>KU058696</w:t>
            </w:r>
          </w:p>
        </w:tc>
        <w:tc>
          <w:tcPr>
            <w:tcW w:w="709" w:type="dxa"/>
            <w:vAlign w:val="center"/>
          </w:tcPr>
          <w:p w:rsidR="00871CA0" w:rsidRPr="00BD5F5D" w:rsidRDefault="00871CA0" w:rsidP="00871CA0">
            <w:pPr>
              <w:jc w:val="center"/>
              <w:rPr>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3382/ps/pew464","ISSN":"1525-3171 (Electronic)","PMID":"28339787","abstract":"Marek's disease (MD) is a lymphoproliferative disease caused by an Alphaherpesvirus,  genus Mardivirus, serotype 1 (Gallid Herpesvirus 2, GaHV-2) that includes all known pathogenic strains. In addition to Marek's disease virus (MDV) serotype 1, the genus includes 2 distinct nonpathogenic serotypes: serotype 2 (GaHV-3) and serotype 3 (Meleagridis Herpesvirus 1, MeHV-1) which are used in commercially available vaccines against MD. As a result of vaccination, clinical signs are not commonly observed, and new cases are usually associated with emerging variant strains against which the vaccines are less effective. In this study, a commercial layer farm showing clinical signs compatible with MDV infection was evaluated. Histological lesions and positive immunohistochemistry in the sciatic nerve and thymus were compatible with cytolytic phase of MD. GaHV-2, GaHV-3 and MeHV-1 were identified by PCR and qPCR in blood samples from 17 birds with suspected MD. Analysis of the Meq gene of the Colombian GaHV-2 isolate revealed a 99% sequence identity with Asian strains, and in the phylogenetic analysis clustered with vv+ MDV. The analysis of amino acid alignments demonstrated an interruption of the proline rich region in P176A, P217A and P233L positions, which are generally associated with vv+ strains. Some of these changes, such as P233L and L258S positions have not been reported previously. In addition, primary cell cultures inoculated with lymphocytes isolated from the spleen showed typical cytopathic effect of GaHV-2 at 5 d post infection. Based on the molecular analysis, the results from this study indicate the presence of vv+ MDV infection in commercial birds for the first time in Colombia. It is recommended to perform further assays in order to demonstrate the pathotype characteristics in vivo.","author":[{"dropping-particle":"","family":"López-Osorio","given":"Sara","non-dropping-particle":"","parse-names":false,"suffix":""},{"dropping-particle":"","family":"Piedrahita","given":"Diego","non-dropping-particle":"","parse-names":false,"suffix":""},{"dropping-particle":"","family":"Espinal-Restrepo","given":"Maria A","non-dropping-particle":"","parse-names":false,"suffix":""},{"dropping-particle":"","family":"Ramírez-Nieto","given":"Gloria C","non-dropping-particle":"","parse-names":false,"suffix":""},{"dropping-particle":"","family":"Nair","given":"Venugopal","non-dropping-particle":"","parse-names":false,"suffix":""},{"dropping-particle":"","family":"Williams","given":"Susan M","non-dropping-particle":"","parse-names":false,"suffix":""},{"dropping-particle":"","family":"Baigent","given":"Susan","non-dropping-particle":"","parse-names":false,"suffix":""},{"dropping-particle":"","family":"Ventura-Polite","given":"César","non-dropping-particle":"","parse-names":false,"suffix":""},{"dropping-particle":"","family":"Aranzazu-Taborda","given":"Diego A","non-dropping-particle":"","parse-names":false,"suffix":""},{"dropping-particle":"","family":"Chaparro-Gutiérrez","given":"Jenny J","non-dropping-particle":"","parse-names":false,"suffix":""}],"container-title":"Poultry science","id":"ITEM-1","issue":"6","issued":{"date-parts":[["2017","6"]]},"language":"eng","page":"1598-1608","publisher-place":"England","title":"Molecular characterization of Marek's disease virus in a poultry layer farm from  Colombia.","type":"article-journal","volume":"96"},"uris":["http://www.mendeley.com/documents/?uuid=32e0a641-2f43-4a75-bd95-de3010d5256a"]}],"mendeley":{"formattedCitation":"(López-Osorio et al. 2017)","plainTextFormattedCitation":"(López-Osorio et al. 2017)","previouslyFormattedCitation":"[17]"},"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López-Osorio et al. 2017)</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44</w:t>
            </w:r>
          </w:p>
        </w:tc>
        <w:tc>
          <w:tcPr>
            <w:tcW w:w="1277" w:type="dxa"/>
          </w:tcPr>
          <w:p w:rsidR="00871CA0" w:rsidRPr="00BD5F5D" w:rsidRDefault="00871CA0" w:rsidP="00871CA0">
            <w:pPr>
              <w:pStyle w:val="HTMLPreformatted"/>
              <w:shd w:val="clear" w:color="auto" w:fill="FFFFFF"/>
              <w:rPr>
                <w:rFonts w:asciiTheme="majorBidi" w:hAnsiTheme="majorBidi" w:cstheme="majorBidi"/>
                <w:color w:val="000000"/>
                <w:sz w:val="16"/>
                <w:szCs w:val="16"/>
              </w:rPr>
            </w:pPr>
            <w:r w:rsidRPr="00BD5F5D">
              <w:rPr>
                <w:rFonts w:asciiTheme="majorBidi" w:hAnsiTheme="majorBidi" w:cstheme="majorBidi"/>
                <w:color w:val="000000"/>
                <w:sz w:val="16"/>
                <w:szCs w:val="16"/>
              </w:rPr>
              <w:t>643P</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USA</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992" w:type="dxa"/>
            <w:vAlign w:val="center"/>
          </w:tcPr>
          <w:p w:rsidR="00871CA0" w:rsidRPr="00BD5F5D" w:rsidRDefault="00871CA0" w:rsidP="00871C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ajorBidi" w:eastAsia="Times New Roman" w:hAnsiTheme="majorBidi" w:cstheme="majorBidi"/>
                <w:color w:val="000000"/>
                <w:sz w:val="16"/>
                <w:szCs w:val="16"/>
              </w:rPr>
            </w:pPr>
            <w:r w:rsidRPr="00BD5F5D">
              <w:rPr>
                <w:rFonts w:asciiTheme="majorBidi" w:hAnsiTheme="majorBidi" w:cstheme="majorBidi"/>
                <w:color w:val="000000"/>
                <w:sz w:val="16"/>
                <w:szCs w:val="16"/>
              </w:rPr>
              <w:t>AY362716</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vv</w:t>
            </w:r>
            <w:proofErr w:type="spellEnd"/>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16/j.vetmic.2004.06.007","ISSN":"0378-1135 (Print)","PMID":"15327791","abstract":"Marek's disease (MD) is a highly contagious lymphoproliferative and demyelinating  disorder of chickens. MD is caused by Marek's disease virus (MDV), a cell-associated, acute-transforming alphaherpesvirus. For three decades, losses to the poultry industry due to MD have been greatly limited through the use of live vaccines. MDV vaccine strains are comprised of antigenically related, apathogenic MDVs originally isolated from chickens (MDV-2), turkeys (herpesvirus of turkeys, HVT) or attenuated-oncogenic strains of MDV-1 (CVI-988). Since the inception of high-density poultry production and MD vaccination, there have been two discernible increases in the virulence of MDV field strains. Our objectives were to determine if common mutations in the major glycoprotein genes, a major lytic antigen phosphoprotein 38 (pp38) or a major latency/transformation antigen Meq (Marek's EcoRI-Q-encoded protein) were associated with enhanced MDV virulence. To address this, we cloned and sequenced the major surface glycoprotein genes (gB, gC, gD, gE, gH, gI, and gL) of five MDV strains that were representative of the virulent (v), very virulent (vv) and very virulent plus (vv+) pathotypes of MDV. We found no consistent mutations in these genes that correlated strictly with virulence level. The glycoprotein genes most similar among MDV-1, MDV-2 and HVT (gB and gC, approximately 81 and 75%, respectively) were among the most conserved across pathotype. We found mutations mapping to the putative signal cleavage site in the gL genes in four out of eleven vv+MDVs, but this mutation was also identified in one vvMDV (643P) indicating that it did not correlate with enhanced virulence. In further analysis of an additional 12 MDV strains, we found no gross polymorphism in any of the glycoprotein genes. Likewise, by PCR and RFLP analysis, we found no polymorphism at the locus encoding the pp38 gene, an early lytic-phase gene associated with MDV replication. In contrast, we found distinct mutations in the latency and transformation-associated Marek's EcoRI-Q-encoded protein, Meq. In examination of the DNA and deduced amino acid sequence of meq genes from 26 MDV strains (9 m/vMDV, 5 vvMDV and 12 vv+MDVs), we found distinct polymorphism and point mutations that appeared to correlate with virulence. Although a complex trait like MDV virulence is likely to be multigenic, these data describe the first sets of mutations that appear to correlate with MDV virulence. Our conclusion is that since …","author":[{"dropping-particle":"","family":"Shamblin","given":"Christine E","non-dropping-particle":"","parse-names":false,"suffix":""},{"dropping-particle":"","family":"Greene","given":"Natalie","non-dropping-particle":"","parse-names":false,"suffix":""},{"dropping-particle":"","family":"Arumugaswami","given":"Vaithilingaraja","non-dropping-particle":"","parse-names":false,"suffix":""},{"dropping-particle":"","family":"Dienglewicz","given":"Robert L","non-dropping-particle":"","parse-names":false,"suffix":""},{"dropping-particle":"","family":"Parcells","given":"Mark S","non-dropping-particle":"","parse-names":false,"suffix":""}],"container-title":"Veterinary microbiology","id":"ITEM-1","issue":"3-4","issued":{"date-parts":[["2004","9"]]},"language":"eng","page":"147-167","publisher-place":"Netherlands","title":"Comparative analysis of Marek's disease virus (MDV) glycoprotein-, lytic antigen  pp38- and transformation antigen Meq-encoding genes: association of meq mutations with MDVs of high virulence.","type":"article-journal","volume":"102"},"uris":["http://www.mendeley.com/documents/?uuid=17321c54-ab50-48a4-bd1e-a363a9d16272"]}],"mendeley":{"formattedCitation":"(Shamblin et al. 2004)","plainTextFormattedCitation":"(Shamblin et al. 2004)","previouslyFormattedCitation":"[1]"},"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Shamblin et al. 2004)</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45</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584A</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USA</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lt;2000</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DQ534532</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vv</w:t>
            </w:r>
            <w:proofErr w:type="spellEnd"/>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07/s11262-007-0157-1","ISSN":"0920-8569 (Print)","PMID":"17721813","abstract":"Marek's disease virus (MDV) is a cell-associated alphaherpesvirus that induces  rapid-onset T-cell lymphomas in poultry. MDV isolates vary greatly in pathogenicity. While some of the strains such as CVI988 are non-pathogenic and are used as vaccines, others such as RB-1B are highly oncogenic. Molecular determinants associated with differences in pathogenicity are not completely understood. Comparison of the genome sequences of phenotypically different strains could help to identify molecular determinants of pathogenicity. We have previously reported the construction of bacterial artificial chromosome (BAC) clones of RB-1B from which fully infectious viruses could be reconstituted upon DNA transfection into chicken cells. MDV reconstituted from one of these clones (pRB-1B-5) showed similar in vitro and in vivo replication kinetics and oncogenicity as the parental virus. However, unlike the parental RB-1B virus, the BAC-derived virus showed inability to spread between birds. In order to identify the unique determinants for oncogenicity and the ''non-spreading phenotype'' of MDV derived from this clone, we determined the full-length sequence of pRB-1B-5. Comparative sequence analysis with the published sequences of strains such as Md5, Md11, and CVI988 identified frameshift mutations in RLORF1, protein kinase (UL13), and glycoproteins C (UL44) and D (US6). Comparison of the sequences of these genes with the parental virus indicated that the RLORF1, UL44, and US6 mutations were also present in the parental RB-1B stock of the virus. However with regard to UL13 mutation, the parental RB-1B stock appeared to be a mixture of wild type and mutant viruses, indicating that the BAC cloning has selected a mutant clone. Although further studies are needed to evaluate the role of these genes in the horizontal-spreading defective phenotype, our data clearly indicate that mutations in these genes do not affect the oncogenicity of MDV.","author":[{"dropping-particle":"","family":"Spatz","given":"Stephen J","non-dropping-particle":"","parse-names":false,"suffix":""},{"dropping-particle":"","family":"Zhao","given":"Yuguang","non-dropping-particle":"","parse-names":false,"suffix":""},{"dropping-particle":"","family":"Petherbridge","given":"Lawrence","non-dropping-particle":"","parse-names":false,"suffix":""},{"dropping-particle":"","family":"Smith","given":"Lorraine P","non-dropping-particle":"","parse-names":false,"suffix":""},{"dropping-particle":"","family":"Baigent","given":"Susan J","non-dropping-particle":"","parse-names":false,"suffix":""},{"dropping-particle":"","family":"Nair","given":"Venugopal","non-dropping-particle":"","parse-names":false,"suffix":""}],"container-title":"Virus genes","id":"ITEM-1","issue":"3","issued":{"date-parts":[["2007","12"]]},"language":"eng","page":"753-766","publisher-place":"United States","title":"Comparative sequence analysis of a highly oncogenic but horizontal spread-defective  clone of Marek's disease virus.","type":"article-journal","volume":"35"},"uris":["http://www.mendeley.com/documents/?uuid=06e82899-90e1-4b2a-a940-089493461b79"]}],"mendeley":{"formattedCitation":"(Spatz et al. 2007)","plainTextFormattedCitation":"(Spatz et al. 2007)","previouslyFormattedCitation":"[10]"},"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Spatz et al. 2007)</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46</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648A</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USA</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1997</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AY362725</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vv</w:t>
            </w:r>
            <w:proofErr w:type="spellEnd"/>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07/s11262-007-0157-1","ISSN":"0920-8569 (Print)","PMID":"17721813","abstract":"Marek's disease virus (MDV) is a cell-associated alphaherpesvirus that induces  rapid-onset T-cell lymphomas in poultry. MDV isolates vary greatly in pathogenicity. While some of the strains such as CVI988 are non-pathogenic and are used as vaccines, others such as RB-1B are highly oncogenic. Molecular determinants associated with differences in pathogenicity are not completely understood. Comparison of the genome sequences of phenotypically different strains could help to identify molecular determinants of pathogenicity. We have previously reported the construction of bacterial artificial chromosome (BAC) clones of RB-1B from which fully infectious viruses could be reconstituted upon DNA transfection into chicken cells. MDV reconstituted from one of these clones (pRB-1B-5) showed similar in vitro and in vivo replication kinetics and oncogenicity as the parental virus. However, unlike the parental RB-1B virus, the BAC-derived virus showed inability to spread between birds. In order to identify the unique determinants for oncogenicity and the ''non-spreading phenotype'' of MDV derived from this clone, we determined the full-length sequence of pRB-1B-5. Comparative sequence analysis with the published sequences of strains such as Md5, Md11, and CVI988 identified frameshift mutations in RLORF1, protein kinase (UL13), and glycoproteins C (UL44) and D (US6). Comparison of the sequences of these genes with the parental virus indicated that the RLORF1, UL44, and US6 mutations were also present in the parental RB-1B stock of the virus. However with regard to UL13 mutation, the parental RB-1B stock appeared to be a mixture of wild type and mutant viruses, indicating that the BAC cloning has selected a mutant clone. Although further studies are needed to evaluate the role of these genes in the horizontal-spreading defective phenotype, our data clearly indicate that mutations in these genes do not affect the oncogenicity of MDV.","author":[{"dropping-particle":"","family":"Spatz","given":"Stephen J","non-dropping-particle":"","parse-names":false,"suffix":""},{"dropping-particle":"","family":"Zhao","given":"Yuguang","non-dropping-particle":"","parse-names":false,"suffix":""},{"dropping-particle":"","family":"Petherbridge","given":"Lawrence","non-dropping-particle":"","parse-names":false,"suffix":""},{"dropping-particle":"","family":"Smith","given":"Lorraine P","non-dropping-particle":"","parse-names":false,"suffix":""},{"dropping-particle":"","family":"Baigent","given":"Susan J","non-dropping-particle":"","parse-names":false,"suffix":""},{"dropping-particle":"","family":"Nair","given":"Venugopal","non-dropping-particle":"","parse-names":false,"suffix":""}],"container-title":"Virus genes","id":"ITEM-1","issue":"3","issued":{"date-parts":[["2007","12"]]},"language":"eng","page":"753-766","publisher-place":"United States","title":"Comparative sequence analysis of a highly oncogenic but horizontal spread-defective  clone of Marek's disease virus.","type":"article-journal","volume":"35"},"uris":["http://www.mendeley.com/documents/?uuid=06e82899-90e1-4b2a-a940-089493461b79"]}],"mendeley":{"formattedCitation":"(Spatz et al. 2007)","plainTextFormattedCitation":"(Spatz et al. 2007)","previouslyFormattedCitation":"[10]"},"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Spatz et al. 2007)</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47</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HNLH304</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hina</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hicken</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11</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HF546089</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38</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1</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I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07/s11262-013-0942-y","ISSN":"1572-994X (Electronic)","PMID":"23813248","abstract":"Marek's disease is a highly contagious, oncogenic, and immunosuppressive avian viral  disease. Surveillance of newly registered Marek's disease virus (MDV) isolates is meaningful for revealing the potential factors involved in increased virulence. Presently, we have focused on the molecular characteristics of all available MDVs from China, including 17 new Henan isolates. Based on Meq, gE, and gI genes, we found that most Chinese isolates contain conserved amino acid point mutations in Meq, such as E(77), A(115), A(139), R(176), and A(217), compared to USA virulent MDVs. However, the 59-aa or 60-aa insertions are only found in a few mild MDVs rather than virulent MDVs in China. Further phylogenetic analysis has demonstrated that a different genotype of MDV has been prevalent in China, and for virulent MDVs, their recent evolution has possibly been geographically restricted. Our study has provided more detailed information regarding the field MDVs circulating in China.","author":[{"dropping-particle":"","family":"Yu","given":"Zu-Hua","non-dropping-particle":"","parse-names":false,"suffix":""},{"dropping-particle":"","family":"Teng","given":"Man","non-dropping-particle":"","parse-names":false,"suffix":""},{"dropping-particle":"","family":"Luo","given":"Jun","non-dropping-particle":"","parse-names":false,"suffix":""},{"dropping-particle":"","family":"Wang","given":"Xin-Wei","non-dropping-particle":"","parse-names":false,"suffix":""},{"dropping-particle":"","family":"Ding","given":"Ke","non-dropping-particle":"","parse-names":false,"suffix":""},{"dropping-particle":"","family":"Yu","given":"Le-Le","non-dropping-particle":"","parse-names":false,"suffix":""},{"dropping-particle":"","family":"Su","given":"Jing-Wei","non-dropping-particle":"","parse-names":false,"suffix":""},{"dropping-particle":"","family":"Chi","given":"Jia-Qi","non-dropping-particle":"","parse-names":false,"suffix":""},{"dropping-particle":"","family":"Zhao","given":"Pu","non-dropping-particle":"","parse-names":false,"suffix":""},{"dropping-particle":"","family":"Hu","given":"Bo","non-dropping-particle":"","parse-names":false,"suffix":""},{"dropping-particle":"","family":"Zhang","given":"Gai-Ping","non-dropping-particle":"","parse-names":false,"suffix":""},{"dropping-particle":"","family":"Liu","given":"Ju-Xiong","non-dropping-particle":"","parse-names":false,"suffix":""}],"container-title":"Virus genes","id":"ITEM-1","issue":"2","issued":{"date-parts":[["2013","10"]]},"language":"eng","page":"282-291","publisher-place":"United States","title":"Molecular characteristics and evolutionary analysis of field Marek's disease virus  prevalent in vaccinated chicken flocks in recent years in China.","type":"article-journal","volume":"47"},"uris":["http://www.mendeley.com/documents/?uuid=976238fa-48d6-46ee-930b-a190fd0ebaca"]}],"mendeley":{"formattedCitation":"(Yu et al. 2013)","plainTextFormattedCitation":"(Yu et al. 2013)","previouslyFormattedCitation":"[19]"},"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Yu et al. 2013)</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48</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TQ12</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hina</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Broiler</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09</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HQ638150</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38</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1</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I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186/1743-422X-8-121","ISSN":"1743-422X","abstract":"BACKGROUND: Marek's disease (MD) is an economically important viral disease of chickens caused by Marek's disease virus (MDV), an oncogenic herpesvirus. This disease was well controlled since the widespread use of commercial vaccines, but field MDVs have shown continuous increasing in virulence and acquired the ability to overcome the immune response induced by vaccines. Nowadays, MD continues to be a serious threat to poultry industry, isolation and characterization of MDVs are essential for monitoring changes of viruses and evaluating the effectiveness of existing vaccines. RESULTS: Between 2008 and 2010, 18 field MDV strains were isolated from vaccinated chicken flocks in Sichuan province, China. Three oncogenic genes including Meq, pp38 and vIL-8 genes of the 18 isolates were amplified and sequenced. Homology analysis showed that the deduced amino acid sequences of these three genes exhibit 95.0-98.8%, 99.3-100% and 97.0-98.5% homology respectively with these of other reference strains published in GenBank. Alignment analysis of the nucleotide and deduced amino acid sequences showed that four amino acid mutations in Meq gene and two amino acid mutations in vIL-8 gene displayed perfect regularity in MDVs circulating in China, which could be considered as features of field MDVs prevalent in recent years in China. In addition, one amino acid mutation in pp38 gene can be considered as a feature of virulent MDVs from USA, and three amino acid mutations in Meq gene were identified and unique in very virulent plus (vv+) MDVs. Phylogenetic analysis based on Meq and vIL-8 protein sequences revealed that field MDVs in China evolved independently. Virulence studies showed that CVI988 could provide efficient protection against the field MDVs epidemic recently in China. CONCLUSIONS: This study and other published data in the GenBank have demonstrated the features of Meq, pp38 and vIL-8 genes of MDVs circulating in recent years in Sichuan, China. Mutations, deletions or insertions were observed in these three genes, and some mutations could be considered as the unique marks of the MDVs circulating presently in China. The paper supplies some valuable information concerning the evolution of MDV which is useful for the vaccine development and control of MD in China.","author":[{"dropping-particle":"","family":"Tian","given":"Mingxing","non-dropping-particle":"","parse-names":false,"suffix":""},{"dropping-particle":"","family":"Zhao","given":"Yang","non-dropping-particle":"","parse-names":false,"suffix":""},{"dropping-particle":"","family":"Lin","given":"Yan","non-dropping-particle":"","parse-names":false,"suffix":""},{"dropping-particle":"","family":"Zou","given":"Nianli","non-dropping-particle":"","parse-names":false,"suffix":""},{"dropping-particle":"","family":"Liu","given":"Cheng","non-dropping-particle":"","parse-names":false,"suffix":""},{"dropping-particle":"","family":"Liu","given":"Ping","non-dropping-particle":"","parse-names":false,"suffix":""},{"dropping-particle":"","family":"Cao","given":"Sanjie","non-dropping-particle":"","parse-names":false,"suffix":""},{"dropping-particle":"","family":"Wen","given":"Xintian","non-dropping-particle":"","parse-names":false,"suffix":""},{"dropping-particle":"","family":"Huang","given":"Yong","non-dropping-particle":"","parse-names":false,"suffix":""}],"container-title":"Virology journal","id":"ITEM-1","issued":{"date-parts":[["2011","3","15"]]},"language":"eng","page":"121","publisher":"BioMed Central","title":"Comparative analysis of oncogenic genes revealed unique evolutionary features of field Marek's disease virus prevalent in recent years in China","type":"article-journal","volume":"8"},"uris":["http://www.mendeley.com/documents/?uuid=0f26508c-bbf8-4a29-a263-8f2cb6a78769"]}],"mendeley":{"formattedCitation":"(Tian et al. 2011)","plainTextFormattedCitation":"(Tian et al. 2011)","previouslyFormattedCitation":"[16]"},"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Tian et al. 2011)</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49</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CVI988</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hina</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EF</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02</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AF493555</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38</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1</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II</w:t>
            </w:r>
          </w:p>
        </w:tc>
        <w:tc>
          <w:tcPr>
            <w:tcW w:w="1843" w:type="dxa"/>
            <w:vAlign w:val="center"/>
          </w:tcPr>
          <w:p w:rsidR="00871CA0" w:rsidRPr="00BD5F5D" w:rsidRDefault="00871CA0" w:rsidP="00BD5F5D">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author":[{"dropping-particle":"","family":"Wei","given":"P.","non-dropping-particle":"","parse-names":false,"suffix":""},{"dropping-particle":"","family":"Cui","given":"Z.","non-dropping-particle":"","parse-names":false,"suffix":""}],"container-title":"Chin. J. Prev. Vet. Med.","id":"ITEM-1","issue":"2","issued":{"date-parts":[["2002"]]},"page":"88-92","title":"The comparison of meq gene sequences amplified from different pathotypes of Marek's disease virus","type":"article-journal","volume":"24"},"uris":["http://www.mendeley.com/documents/?uuid=27e106f4-b3d7-4be5-b06e-8623cda685af"]},{"id":"ITEM-2","itemData":{"DOI":"10.1016/j.vetmic.2004.06.007","ISSN":"0378-1135 (Print)","PMID":"15327791","abstract":"Marek's disease (MD) is a highly contagious lymphoproliferative and demyelinating  disorder of chickens. MD is caused by Marek's disease virus (MDV), a cell-associated, acute-transforming alphaherpesvirus. For three decades, losses to the poultry industry due to MD have been greatly limited through the use of live vaccines. MDV vaccine strains are comprised of antigenically related, apathogenic MDVs originally isolated from chickens (MDV-2), turkeys (herpesvirus of turkeys, HVT) or attenuated-oncogenic strains of MDV-1 (CVI-988). Since the inception of high-density poultry production and MD vaccination, there have been two discernible increases in the virulence of MDV field strains. Our objectives were to determine if common mutations in the major glycoprotein genes, a major lytic antigen phosphoprotein 38 (pp38) or a major latency/transformation antigen Meq (Marek's EcoRI-Q-encoded protein) were associated with enhanced MDV virulence. To address this, we cloned and sequenced the major surface glycoprotein genes (gB, gC, gD, gE, gH, gI, and gL) of five MDV strains that were representative of the virulent (v), very virulent (vv) and very virulent plus (vv+) pathotypes of MDV. We found no consistent mutations in these genes that correlated strictly with virulence level. The glycoprotein genes most similar among MDV-1, MDV-2 and HVT (gB and gC, approximately 81 and 75%, respectively) were among the most conserved across pathotype. We found mutations mapping to the putative signal cleavage site in the gL genes in four out of eleven vv+MDVs, but this mutation was also identified in one vvMDV (643P) indicating that it did not correlate with enhanced virulence. In further analysis of an additional 12 MDV strains, we found no gross polymorphism in any of the glycoprotein genes. Likewise, by PCR and RFLP analysis, we found no polymorphism at the locus encoding the pp38 gene, an early lytic-phase gene associated with MDV replication. In contrast, we found distinct mutations in the latency and transformation-associated Marek's EcoRI-Q-encoded protein, Meq. In examination of the DNA and deduced amino acid sequence of meq genes from 26 MDV strains (9 m/vMDV, 5 vvMDV and 12 vv+MDVs), we found distinct polymorphism and point mutations that appeared to correlate with virulence. Although a complex trait like MDV virulence is likely to be multigenic, these data describe the first sets of mutations that appear to correlate with MDV virulence. Our conclusion is that since …","author":[{"dropping-particle":"","family":"Shamblin","given":"Christine E","non-dropping-particle":"","parse-names":false,"suffix":""},{"dropping-particle":"","family":"Greene","given":"Natalie","non-dropping-particle":"","parse-names":false,"suffix":""},{"dropping-particle":"","family":"Arumugaswami","given":"Vaithilingaraja","non-dropping-particle":"","parse-names":false,"suffix":""},{"dropping-particle":"","family":"Dienglewicz","given":"Robert L","non-dropping-particle":"","parse-names":false,"suffix":""},{"dropping-particle":"","family":"Parcells","given":"Mark S","non-dropping-particle":"","parse-names":false,"suffix":""}],"container-title":"Veterinary microbiology","id":"ITEM-2","issue":"3-4","issued":{"date-parts":[["2004","9"]]},"language":"eng","page":"147-167","publisher-place":"Netherlands","title":"Comparative analysis of Marek's disease virus (MDV) glycoprotein-, lytic antigen  pp38- and transformation antigen Meq-encoding genes: association of meq mutations with MDVs of high virulence.","type":"article-journal","volume":"102"},"uris":["http://www.mendeley.com/documents/?uuid=17321c54-ab50-48a4-bd1e-a363a9d16272"]}],"mendeley":{"formattedCitation":"(Wei and Cui 2002; Shamblin et al. 2004)","plainTextFormattedCitation":"(Wei and Cui 2002; Shamblin et al. 2004)","previouslyFormattedCitation":"[1, 20]"},"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Wei and Cui 2002)</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 xml:space="preserve">Different isoform of </w:t>
            </w:r>
            <w:proofErr w:type="spellStart"/>
            <w:r w:rsidRPr="00BD5F5D">
              <w:rPr>
                <w:rFonts w:asciiTheme="majorBidi" w:hAnsiTheme="majorBidi" w:cstheme="majorBidi"/>
                <w:sz w:val="16"/>
                <w:szCs w:val="16"/>
              </w:rPr>
              <w:t>meq</w:t>
            </w:r>
            <w:proofErr w:type="spellEnd"/>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50</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814</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hina</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Vaccine</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1980’s</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AF493551</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38</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1</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I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author":[{"dropping-particle":"","family":"Wei","given":"P.","non-dropping-particle":"","parse-names":false,"suffix":""},{"dropping-particle":"","family":"Cui","given":"Z.","non-dropping-particle":"","parse-names":false,"suffix":""}],"container-title":"Chin. J. Prev. Vet. Med.","id":"ITEM-1","issue":"2","issued":{"date-parts":[["2002"]]},"page":"88-92","title":"The comparison of meq gene sequences amplified from different pathotypes of Marek's disease virus","type":"article-journal","volume":"24"},"uris":["http://www.mendeley.com/documents/?uuid=27e106f4-b3d7-4be5-b06e-8623cda685af"]}],"mendeley":{"formattedCitation":"(Wei and Cui 2002)","plainTextFormattedCitation":"(Wei and Cui 2002)","previouslyFormattedCitation":"[20]"},"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Wei and Cui 2002)</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 xml:space="preserve">Longer isoform is </w:t>
            </w:r>
            <w:proofErr w:type="spellStart"/>
            <w:r w:rsidRPr="00BD5F5D">
              <w:rPr>
                <w:rFonts w:asciiTheme="majorBidi" w:hAnsiTheme="majorBidi" w:cstheme="majorBidi"/>
                <w:sz w:val="16"/>
                <w:szCs w:val="16"/>
              </w:rPr>
              <w:t>att</w:t>
            </w:r>
            <w:proofErr w:type="spellEnd"/>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51</w:t>
            </w:r>
          </w:p>
        </w:tc>
        <w:tc>
          <w:tcPr>
            <w:tcW w:w="1277" w:type="dxa"/>
          </w:tcPr>
          <w:p w:rsidR="00871CA0" w:rsidRPr="00BD5F5D" w:rsidRDefault="00871CA0" w:rsidP="00871CA0">
            <w:pPr>
              <w:pStyle w:val="HTMLPreformatted"/>
              <w:shd w:val="clear" w:color="auto" w:fill="FFFFFF"/>
              <w:rPr>
                <w:rFonts w:asciiTheme="majorBidi" w:hAnsiTheme="majorBidi" w:cstheme="majorBidi"/>
                <w:color w:val="000000"/>
                <w:sz w:val="16"/>
                <w:szCs w:val="16"/>
              </w:rPr>
            </w:pPr>
            <w:r w:rsidRPr="00BD5F5D">
              <w:rPr>
                <w:rFonts w:asciiTheme="majorBidi" w:hAnsiTheme="majorBidi" w:cstheme="majorBidi"/>
                <w:color w:val="000000"/>
                <w:sz w:val="16"/>
                <w:szCs w:val="16"/>
              </w:rPr>
              <w:t>Ind-TN06-07</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India</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hicken</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07</w:t>
            </w:r>
          </w:p>
        </w:tc>
        <w:tc>
          <w:tcPr>
            <w:tcW w:w="992" w:type="dxa"/>
            <w:vAlign w:val="center"/>
          </w:tcPr>
          <w:p w:rsidR="00871CA0" w:rsidRPr="00BD5F5D" w:rsidRDefault="00871CA0" w:rsidP="00871C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ajorBidi" w:eastAsia="Times New Roman" w:hAnsiTheme="majorBidi" w:cstheme="majorBidi"/>
                <w:color w:val="000000"/>
                <w:sz w:val="16"/>
                <w:szCs w:val="16"/>
              </w:rPr>
            </w:pPr>
            <w:r w:rsidRPr="00BD5F5D">
              <w:rPr>
                <w:rFonts w:asciiTheme="majorBidi" w:eastAsia="Times New Roman" w:hAnsiTheme="majorBidi" w:cstheme="majorBidi"/>
                <w:color w:val="000000"/>
                <w:sz w:val="16"/>
                <w:szCs w:val="16"/>
              </w:rPr>
              <w:t>FJ620901</w:t>
            </w:r>
          </w:p>
        </w:tc>
        <w:tc>
          <w:tcPr>
            <w:tcW w:w="709" w:type="dxa"/>
            <w:vAlign w:val="center"/>
          </w:tcPr>
          <w:p w:rsidR="00871CA0" w:rsidRPr="00BD5F5D" w:rsidRDefault="00871CA0" w:rsidP="00871CA0">
            <w:pPr>
              <w:jc w:val="center"/>
              <w:rPr>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36</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1</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3402"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 xml:space="preserve">It did not align well, deleted from </w:t>
            </w:r>
            <w:proofErr w:type="spellStart"/>
            <w:r w:rsidRPr="00BD5F5D">
              <w:rPr>
                <w:rFonts w:asciiTheme="majorBidi" w:hAnsiTheme="majorBidi" w:cstheme="majorBidi"/>
                <w:sz w:val="16"/>
                <w:szCs w:val="16"/>
              </w:rPr>
              <w:t>fasta</w:t>
            </w:r>
            <w:proofErr w:type="spellEnd"/>
            <w:r w:rsidRPr="00BD5F5D">
              <w:rPr>
                <w:rFonts w:asciiTheme="majorBidi" w:hAnsiTheme="majorBidi" w:cstheme="majorBidi"/>
                <w:sz w:val="16"/>
                <w:szCs w:val="16"/>
              </w:rPr>
              <w:t xml:space="preserve"> file</w:t>
            </w: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52</w:t>
            </w:r>
          </w:p>
        </w:tc>
        <w:tc>
          <w:tcPr>
            <w:tcW w:w="1277" w:type="dxa"/>
          </w:tcPr>
          <w:p w:rsidR="00871CA0" w:rsidRPr="00BD5F5D" w:rsidRDefault="00871CA0" w:rsidP="00871CA0">
            <w:pPr>
              <w:pStyle w:val="HTMLPreformatted"/>
              <w:shd w:val="clear" w:color="auto" w:fill="FFFFFF"/>
              <w:rPr>
                <w:rFonts w:asciiTheme="majorBidi" w:hAnsiTheme="majorBidi" w:cstheme="majorBidi"/>
                <w:color w:val="000000"/>
                <w:sz w:val="16"/>
                <w:szCs w:val="16"/>
              </w:rPr>
            </w:pPr>
            <w:r w:rsidRPr="00BD5F5D">
              <w:rPr>
                <w:rFonts w:asciiTheme="majorBidi" w:hAnsiTheme="majorBidi" w:cstheme="majorBidi"/>
                <w:color w:val="000000"/>
                <w:sz w:val="16"/>
                <w:szCs w:val="16"/>
              </w:rPr>
              <w:t>Ind-TN01-06</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India</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hicken</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06</w:t>
            </w:r>
          </w:p>
        </w:tc>
        <w:tc>
          <w:tcPr>
            <w:tcW w:w="992" w:type="dxa"/>
            <w:vAlign w:val="center"/>
          </w:tcPr>
          <w:p w:rsidR="00871CA0" w:rsidRPr="00BD5F5D" w:rsidRDefault="00871CA0" w:rsidP="00871C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ajorBidi" w:eastAsia="Times New Roman" w:hAnsiTheme="majorBidi" w:cstheme="majorBidi"/>
                <w:color w:val="000000"/>
                <w:sz w:val="16"/>
                <w:szCs w:val="16"/>
              </w:rPr>
            </w:pPr>
            <w:r w:rsidRPr="00BD5F5D">
              <w:rPr>
                <w:rFonts w:asciiTheme="majorBidi" w:eastAsia="Times New Roman" w:hAnsiTheme="majorBidi" w:cstheme="majorBidi"/>
                <w:color w:val="000000"/>
                <w:sz w:val="16"/>
                <w:szCs w:val="16"/>
              </w:rPr>
              <w:t>FJ620900</w:t>
            </w:r>
          </w:p>
        </w:tc>
        <w:tc>
          <w:tcPr>
            <w:tcW w:w="709" w:type="dxa"/>
            <w:vAlign w:val="center"/>
          </w:tcPr>
          <w:p w:rsidR="00871CA0" w:rsidRPr="00BD5F5D" w:rsidRDefault="00871CA0" w:rsidP="00871CA0">
            <w:pPr>
              <w:jc w:val="center"/>
              <w:rPr>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25</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14</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1</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3402"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 xml:space="preserve">It did not align well, deleted from </w:t>
            </w:r>
            <w:proofErr w:type="spellStart"/>
            <w:r w:rsidRPr="00BD5F5D">
              <w:rPr>
                <w:rFonts w:asciiTheme="majorBidi" w:hAnsiTheme="majorBidi" w:cstheme="majorBidi"/>
                <w:sz w:val="16"/>
                <w:szCs w:val="16"/>
              </w:rPr>
              <w:t>fasta</w:t>
            </w:r>
            <w:proofErr w:type="spellEnd"/>
            <w:r w:rsidRPr="00BD5F5D">
              <w:rPr>
                <w:rFonts w:asciiTheme="majorBidi" w:hAnsiTheme="majorBidi" w:cstheme="majorBidi"/>
                <w:sz w:val="16"/>
                <w:szCs w:val="16"/>
              </w:rPr>
              <w:t xml:space="preserve"> file</w:t>
            </w: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53</w:t>
            </w:r>
          </w:p>
        </w:tc>
        <w:tc>
          <w:tcPr>
            <w:tcW w:w="1277" w:type="dxa"/>
          </w:tcPr>
          <w:p w:rsidR="00871CA0" w:rsidRPr="00BD5F5D" w:rsidRDefault="00871CA0" w:rsidP="00871CA0">
            <w:pPr>
              <w:pStyle w:val="HTMLPreformatted"/>
              <w:shd w:val="clear" w:color="auto" w:fill="FFFFFF"/>
              <w:rPr>
                <w:rFonts w:asciiTheme="majorBidi" w:hAnsiTheme="majorBidi" w:cstheme="majorBidi"/>
                <w:color w:val="000000"/>
                <w:sz w:val="16"/>
                <w:szCs w:val="16"/>
              </w:rPr>
            </w:pPr>
            <w:r w:rsidRPr="00BD5F5D">
              <w:rPr>
                <w:rFonts w:asciiTheme="majorBidi" w:hAnsiTheme="majorBidi" w:cstheme="majorBidi"/>
                <w:color w:val="000000"/>
                <w:sz w:val="16"/>
                <w:szCs w:val="16"/>
              </w:rPr>
              <w:t>Ind-TN13-07</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India</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hicken</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07</w:t>
            </w:r>
          </w:p>
        </w:tc>
        <w:tc>
          <w:tcPr>
            <w:tcW w:w="992" w:type="dxa"/>
            <w:vAlign w:val="center"/>
          </w:tcPr>
          <w:p w:rsidR="00871CA0" w:rsidRPr="00BD5F5D" w:rsidRDefault="00871CA0" w:rsidP="00871C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ajorBidi" w:eastAsia="Times New Roman" w:hAnsiTheme="majorBidi" w:cstheme="majorBidi"/>
                <w:color w:val="000000"/>
                <w:sz w:val="16"/>
                <w:szCs w:val="16"/>
              </w:rPr>
            </w:pPr>
            <w:r w:rsidRPr="00BD5F5D">
              <w:rPr>
                <w:rFonts w:asciiTheme="majorBidi" w:eastAsia="Times New Roman" w:hAnsiTheme="majorBidi" w:cstheme="majorBidi"/>
                <w:color w:val="000000"/>
                <w:sz w:val="16"/>
                <w:szCs w:val="16"/>
              </w:rPr>
              <w:t>FJ620903</w:t>
            </w:r>
          </w:p>
        </w:tc>
        <w:tc>
          <w:tcPr>
            <w:tcW w:w="709" w:type="dxa"/>
            <w:vAlign w:val="center"/>
          </w:tcPr>
          <w:p w:rsidR="00871CA0" w:rsidRPr="00BD5F5D" w:rsidRDefault="00871CA0" w:rsidP="00871CA0">
            <w:pPr>
              <w:jc w:val="center"/>
              <w:rPr>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23</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16</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0</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3402"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 xml:space="preserve">It did not align well, deleted from </w:t>
            </w:r>
            <w:proofErr w:type="spellStart"/>
            <w:r w:rsidRPr="00BD5F5D">
              <w:rPr>
                <w:rFonts w:asciiTheme="majorBidi" w:hAnsiTheme="majorBidi" w:cstheme="majorBidi"/>
                <w:sz w:val="16"/>
                <w:szCs w:val="16"/>
              </w:rPr>
              <w:t>fasta</w:t>
            </w:r>
            <w:proofErr w:type="spellEnd"/>
            <w:r w:rsidRPr="00BD5F5D">
              <w:rPr>
                <w:rFonts w:asciiTheme="majorBidi" w:hAnsiTheme="majorBidi" w:cstheme="majorBidi"/>
                <w:sz w:val="16"/>
                <w:szCs w:val="16"/>
              </w:rPr>
              <w:t xml:space="preserve"> file</w:t>
            </w: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54</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MDV/2/SA/2013</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Saudi Arabia</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hicken</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13</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KJ949618</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98</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41</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s</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4202/vetworld.2016.572-578","ISSN":"0972-8988 (Print)","PMID":"27397979","abstract":"AIM: The aim of this study was to demonstrate the genomic features of Meq gene of  Marek's disease virus (MDV) recently circulating in Saudi Arabia (SA). MATERIALS AND METHODS: Two poultry flocks suffering from mortalities and visceral tumors were presented to the Veterinary Teaching Hospital, King Faisal University, SA. Subjected to different diagnostic procedures: Case history, clinical signs, and necropsy as well as polymerase chain reaction followed by Meq gene sequence analysis. RESULTS: Case history, clinical signs, and necropsy were suggestive of MDV infection. The Meq gene was successfully detected in liver and spleen of infected chickens. A 1062 bp band including the native Meq ORF in addition to a 939 bp of S-Meq (short isoform of Meq) were amplified from Saudi 01-13 and Saudi 02-13, respectively. The nucleotide and deduced amino acids sequences of the amplified Meq genes of both Saudi isolates showed distinct polymorphism when compared with the standard USA virulent isolates Md5 and GA. The sequence analysis of the S-Meq gene showed a 123 bp deletion representing 41 amino acids between two proline-rich areas without any frameshift. The Meq gene encoded four repeats of proline-rich repeats (PRRs sequences), whereas the S-Meq contains only two PRRs. Interestingly, the phylogenetic analysis revealed that both of SA MDV isolates are closely related to the MDV strains from Poland. CONCLUSION: The two MDV isolates contain several nucleotide polymorphisms resulting in distinct amino acid substitutions. It is suggested that migratory and wild birds, as well as world trading of poultry and its by-products, have a great contribution in the transmission of MDVs overseas.","author":[{"dropping-particle":"","family":"Mohamed","given":"Mahmoud H A","non-dropping-particle":"","parse-names":false,"suffix":""},{"dropping-particle":"","family":"El-Sabagh","given":"Ibrahim M","non-dropping-particle":"","parse-names":false,"suffix":""},{"dropping-particle":"","family":"Al-Habeeb","given":"Malik A","non-dropping-particle":"","parse-names":false,"suffix":""},{"dropping-particle":"","family":"Al-Hammady","given":"Yousef M","non-dropping-particle":"","parse-names":false,"suffix":""}],"container-title":"Veterinary world","id":"ITEM-1","issue":"6","issued":{"date-parts":[["2016","6"]]},"language":"eng","page":"572-578","title":"Diversity of Meq gene from clinical Marek's disease virus infection in Saudi Arabia.","type":"article-journal","volume":"9"},"uris":["http://www.mendeley.com/documents/?uuid=8590d330-2951-4a91-aad8-a1b3bd236962"]}],"mendeley":{"formattedCitation":"(Mohamed et al. 2016)","plainTextFormattedCitation":"(Mohamed et al. 2016)","previouslyFormattedCitation":"[14]"},"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Mohamed et al. 2016)</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 xml:space="preserve">Near complete </w:t>
            </w:r>
            <w:proofErr w:type="spellStart"/>
            <w:r w:rsidRPr="00BD5F5D">
              <w:rPr>
                <w:rFonts w:asciiTheme="majorBidi" w:hAnsiTheme="majorBidi" w:cstheme="majorBidi"/>
                <w:sz w:val="16"/>
                <w:szCs w:val="16"/>
              </w:rPr>
              <w:t>cds</w:t>
            </w:r>
            <w:proofErr w:type="spellEnd"/>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55</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S-</w:t>
            </w:r>
            <w:proofErr w:type="spellStart"/>
            <w:r w:rsidRPr="00BD5F5D">
              <w:rPr>
                <w:rFonts w:asciiTheme="majorBidi" w:hAnsiTheme="majorBidi" w:cstheme="majorBidi"/>
                <w:sz w:val="16"/>
                <w:szCs w:val="16"/>
              </w:rPr>
              <w:t>meq</w:t>
            </w:r>
            <w:proofErr w:type="spellEnd"/>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Japan</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ell line</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02</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AB087743</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98</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41</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3</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s</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I</w:t>
            </w:r>
          </w:p>
        </w:tc>
        <w:tc>
          <w:tcPr>
            <w:tcW w:w="1843" w:type="dxa"/>
            <w:vAlign w:val="center"/>
          </w:tcPr>
          <w:p w:rsidR="00871CA0" w:rsidRPr="00BD5F5D" w:rsidRDefault="00871CA0" w:rsidP="00BD5F5D">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Pr>
                <w:rFonts w:asciiTheme="majorBidi" w:hAnsiTheme="majorBidi" w:cstheme="majorBidi"/>
                <w:sz w:val="16"/>
                <w:szCs w:val="16"/>
              </w:rPr>
              <w:instrText>ADDIN CSL_CITATION {"citationItems":[{"id":"ITEM-1","itemData":{"DOI":"10.1292/jvms.64.1097","ISSN":"0916-7250 (Print)","PMID":"12520100","abstract":"The meq gene encoding a 339-amino-acid bZIP transactivator protein has been  identified as a candidate oncogene of Marek's disease virus serotype 1 (MDV1), which induces malignant lymphomas in chickens. We have previously reported that, in addition to meq, L-meq, in which a 180-bp sequence is inserted into the region encoding the transactivation domain of meq, is also detected in chickens experimentally infected with MDV. To further analyze the diversity in meq, PCR was performed using a primer set which specifically amplify the proline-rich repeat (PRR) region in the transactivation domain of meq. In CVI988/R6, a vaccine strain of MDV1, and JM, an MDV1 strain attenuated by prolonged passage in vitro, a major band of a 0.8 kb corresponding to L-meq as well as a minor band of 0.6 kb corresponding to meq was detected by PCR. Furthermore, extra 0.5- and 0.3-kb bands, corresponding to genes termed as short meq (S-meq), and very short meq (VS-meq), respectively, were also detected. These genes were also detected in MDV-transformed cell lines, MSB1 and MTB1. In Md5, an oncogenic MDV1, attenuated by prolonged passage in vitro, the 0.6-kb meq was consistently detected, and 0.5-kb S-meq was occasionally detected. This diversity in meq was due to the difference in the copy number of the PRR region: L-meq and meq contained 9 and 6 copies of PRR while 4 and 2 copies of PRR were present in S-meq and VS-meq, respectively. Thus, the meq gene is polymorphic in the attenuated MDV1 and the MDV-transformed cell lines, and gene products from different meq genes may have different functions from each other.","author":[{"dropping-particle":"","family":"Chang","given":"Kyung-Soo","non-dropping-particle":"","parse-names":false,"suffix":""},{"dropping-particle":"","family":"Ohashi","given":"Kazuhiko","non-dropping-particle":"","parse-names":false,"suffix":""},{"dropping-particle":"","family":"Onuma","given":"Misao","non-dropping-particle":"","parse-names":false,"suffix":""}],"container-title":"The Journal of veterinary medical science","id":"ITEM-1","issue":"12","issued":{"date-parts":[["2002","12"]]},"language":"eng","page":"1097-1101","publisher-place":"Japan","title":"Diversity (polymorphism) of the meq gene in the attenuated Marek's disease virus  (MDV) serotype 1 and MDV-transformed cell lines.","type":"article-journal","volume":"64"},"uris":["http://www.mendeley.com/documents/?uuid=907cf11b-22f7-41f6-8679-5156df5b0ec2"]}],"mendeley":{"formattedCitation":"(Chang, Ohashi, and Onuma 2002)","manualFormatting":"(Chang et al. 2002)","plainTextFormattedCitation":"(Chang, Ohashi, and Onuma 2002)","previouslyFormattedCitation":"[21]"},"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Chang</w:t>
            </w:r>
            <w:r w:rsidR="00BD5F5D">
              <w:rPr>
                <w:rFonts w:asciiTheme="majorBidi" w:hAnsiTheme="majorBidi" w:cstheme="majorBidi"/>
                <w:noProof/>
                <w:sz w:val="16"/>
                <w:szCs w:val="16"/>
              </w:rPr>
              <w:t xml:space="preserve"> et al.</w:t>
            </w:r>
            <w:r w:rsidR="00BD5F5D" w:rsidRPr="00BD5F5D">
              <w:rPr>
                <w:rFonts w:asciiTheme="majorBidi" w:hAnsiTheme="majorBidi" w:cstheme="majorBidi"/>
                <w:noProof/>
                <w:sz w:val="16"/>
                <w:szCs w:val="16"/>
              </w:rPr>
              <w:t xml:space="preserve"> 2002)</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Isoform of CVI988</w:t>
            </w: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56</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Italy/</w:t>
            </w:r>
            <w:proofErr w:type="spellStart"/>
            <w:r w:rsidRPr="00BD5F5D">
              <w:rPr>
                <w:rFonts w:asciiTheme="majorBidi" w:hAnsiTheme="majorBidi" w:cstheme="majorBidi"/>
                <w:sz w:val="16"/>
                <w:szCs w:val="16"/>
              </w:rPr>
              <w:t>Ck</w:t>
            </w:r>
            <w:proofErr w:type="spellEnd"/>
            <w:r w:rsidRPr="00BD5F5D">
              <w:rPr>
                <w:rFonts w:asciiTheme="majorBidi" w:hAnsiTheme="majorBidi" w:cstheme="majorBidi"/>
                <w:sz w:val="16"/>
                <w:szCs w:val="16"/>
              </w:rPr>
              <w:t>/855/17</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Italy</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By. chicken</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17</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K139678</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98</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41</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s</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https://doi.org/10.3382/ps/pez095","ISSN":"0032-5791","abstract":"ABSTRACT Marek's disease (MD) is an important lymphoproliferative disease of chickens, caused by Gallid alphaherpesvirus 2 (GaHV-2). Outbreaks are commonly reported in commercial flocks, but also in backyard chickens. Whereas the molecular characteristics of GaHV-2 strains from the commercial poultry sector have been reported, no recent data are available for the rural sector. To fill this gap, 19 GaHV-2 strains detected in 19 Italian backyard chicken flocks during suspected MD outbreaks were molecularly characterized through an analysis of the meq gene, the major GaHV-2 oncogene. The number of four consecutive prolines (PPPP) within the proline-rich repeats of the Meq transactivation domain, the proline content, and the presence of amino acid (aa) substitutions were determined. Phylogenetic analysis was performed using the Maximum Likelihood method. Sequence analysis revealed a heterogeneous population of GaHV-2 strains circulating in Italian backyard flocks. Seven strains, detected from birds affected by classical MD, showed a unique meq isoform of 418 aa with a very high number of PPPP motifs. Molecular and clinical features are suggestive of a low oncogenic potential of these strains. The remaining 12 strains, detected from flocks experiencing acute MD, transient paralysis, or sudden death, had shorter Meq protein isoforms (298 or 339 aa) with a lower number of PPPP motifs and point mutations interrupting PPPP. These features allow us to assert the high virulence of these strains. These findings reveal the circulation of low- and high-virulence GaHV-2 strains in the Italian rural sector.","author":[{"dropping-particle":"","family":"Mescolini","given":"Giulia","non-dropping-particle":"","parse-names":false,"suffix":""},{"dropping-particle":"","family":"Lupini","given":"Caterina","non-dropping-particle":"","parse-names":false,"suffix":""},{"dropping-particle":"","family":"Felice","given":"Viviana","non-dropping-particle":"","parse-names":false,"suffix":""},{"dropping-particle":"","family":"Guerrini","given":"Alessandro","non-dropping-particle":"","parse-names":false,"suffix":""},{"dropping-particle":"","family":"Silveira","given":"Flavio","non-dropping-particle":"","parse-names":false,"suffix":""},{"dropping-particle":"","family":"Cecchinato","given":"Mattia","non-dropping-particle":"","parse-names":false,"suffix":""},{"dropping-particle":"","family":"Catelli","given":"Elena","non-dropping-particle":"","parse-names":false,"suffix":""}],"container-title":"Poultry Science","id":"ITEM-1","issue":"8","issued":{"date-parts":[["2019"]]},"page":"3130-3137","title":"Molecular characterization of the meq gene of Marek's disease viruses detected in unvaccinated backyard chickens reveals the circulation of low- and high-virulence strains","type":"article-journal","volume":"98"},"uris":["http://www.mendeley.com/documents/?uuid=54772337-8587-4e7a-9210-df4ca08c1796"]}],"mendeley":{"formattedCitation":"(Mescolini et al. 2019)","plainTextFormattedCitation":"(Mescolini et al. 2019)","previouslyFormattedCitation":"[2]"},"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Mescolini et al. 2019)</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57</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Iraq3A</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Iraq</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hicken</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10</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KC243262</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98</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41</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s</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637/10342-083112-Reg.1","author":[{"dropping-particle":"","family":"Wajid","given":"Salih J","non-dropping-particle":"","parse-names":false,"suffix":""},{"dropping-particle":"","family":"Katz","given":"Margaret E","non-dropping-particle":"","parse-names":false,"suffix":""},{"dropping-particle":"","family":"Renz","given":"Katrin G","non-dropping-particle":"","parse-names":false,"suffix":""},{"dropping-particle":"","family":"Walkden-Brown","given":"Stephen W","non-dropping-particle":"","parse-names":false,"suffix":""}],"container-title":"Avian Diseases","id":"ITEM-1","issue":"2s1","issued":{"date-parts":[["2013","1"]]},"page":"562-568","title":"Prevalence of Marek's Disease Virus in Different Chicken Populations in Iraq and Indicative Virulence Based on Sequence Variation in the EcoRI-Q (&lt;span class=\"genus-species\"&gt;meq&lt;/span&gt;) Gene","type":"article-journal","volume":"57"},"uris":["http://www.mendeley.com/documents/?uuid=2b71ef44-548b-41bc-a253-7e6929c592f3"]}],"mendeley":{"formattedCitation":"(Wajid et al. 2013)","plainTextFormattedCitation":"(Wajid et al. 2013)","previouslyFormattedCitation":"[22]"},"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Wajid et al. 2013)</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58</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Iraq6F</w:t>
            </w:r>
          </w:p>
        </w:tc>
        <w:tc>
          <w:tcPr>
            <w:tcW w:w="992" w:type="dxa"/>
            <w:vAlign w:val="center"/>
          </w:tcPr>
          <w:p w:rsidR="00871CA0" w:rsidRPr="00BD5F5D" w:rsidRDefault="00871CA0" w:rsidP="00871CA0">
            <w:pPr>
              <w:jc w:val="center"/>
              <w:rPr>
                <w:sz w:val="16"/>
                <w:szCs w:val="16"/>
              </w:rPr>
            </w:pPr>
            <w:r w:rsidRPr="00BD5F5D">
              <w:rPr>
                <w:rFonts w:asciiTheme="majorBidi" w:hAnsiTheme="majorBidi" w:cstheme="majorBidi"/>
                <w:sz w:val="16"/>
                <w:szCs w:val="16"/>
              </w:rPr>
              <w:t>Iraq</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hicken</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10</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KC243264</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98</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41</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s</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637/10342-083112-Reg.1","author":[{"dropping-particle":"","family":"Wajid","given":"Salih J","non-dropping-particle":"","parse-names":false,"suffix":""},{"dropping-particle":"","family":"Katz","given":"Margaret E","non-dropping-particle":"","parse-names":false,"suffix":""},{"dropping-particle":"","family":"Renz","given":"Katrin G","non-dropping-particle":"","parse-names":false,"suffix":""},{"dropping-particle":"","family":"Walkden-Brown","given":"Stephen W","non-dropping-particle":"","parse-names":false,"suffix":""}],"container-title":"Avian Diseases","id":"ITEM-1","issue":"2s1","issued":{"date-parts":[["2013","1"]]},"page":"562-568","title":"Prevalence of Marek's Disease Virus in Different Chicken Populations in Iraq and Indicative Virulence Based on Sequence Variation in the EcoRI-Q (&lt;span class=\"genus-species\"&gt;meq&lt;/span&gt;) Gene","type":"article-journal","volume":"57"},"uris":["http://www.mendeley.com/documents/?uuid=2b71ef44-548b-41bc-a253-7e6929c592f3"]}],"mendeley":{"formattedCitation":"(Wajid et al. 2013)","plainTextFormattedCitation":"(Wajid et al. 2013)","previouslyFormattedCitation":"[22]"},"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Wajid et al. 2013)</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59</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Iraq10A</w:t>
            </w:r>
          </w:p>
        </w:tc>
        <w:tc>
          <w:tcPr>
            <w:tcW w:w="992" w:type="dxa"/>
            <w:vAlign w:val="center"/>
          </w:tcPr>
          <w:p w:rsidR="00871CA0" w:rsidRPr="00BD5F5D" w:rsidRDefault="00871CA0" w:rsidP="00871CA0">
            <w:pPr>
              <w:jc w:val="center"/>
              <w:rPr>
                <w:sz w:val="16"/>
                <w:szCs w:val="16"/>
              </w:rPr>
            </w:pPr>
            <w:r w:rsidRPr="00BD5F5D">
              <w:rPr>
                <w:rFonts w:asciiTheme="majorBidi" w:hAnsiTheme="majorBidi" w:cstheme="majorBidi"/>
                <w:sz w:val="16"/>
                <w:szCs w:val="16"/>
              </w:rPr>
              <w:t>Iraq</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hicken</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10</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KC243264</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98</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41</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s</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637/10342-083112-Reg.1","author":[{"dropping-particle":"","family":"Wajid","given":"Salih J","non-dropping-particle":"","parse-names":false,"suffix":""},{"dropping-particle":"","family":"Katz","given":"Margaret E","non-dropping-particle":"","parse-names":false,"suffix":""},{"dropping-particle":"","family":"Renz","given":"Katrin G","non-dropping-particle":"","parse-names":false,"suffix":""},{"dropping-particle":"","family":"Walkden-Brown","given":"Stephen W","non-dropping-particle":"","parse-names":false,"suffix":""}],"container-title":"Avian Diseases","id":"ITEM-1","issue":"2s1","issued":{"date-parts":[["2013","1"]]},"page":"562-568","title":"Prevalence of Marek's Disease Virus in Different Chicken Populations in Iraq and Indicative Virulence Based on Sequence Variation in the EcoRI-Q (&lt;span class=\"genus-species\"&gt;meq&lt;/span&gt;) Gene","type":"article-journal","volume":"57"},"uris":["http://www.mendeley.com/documents/?uuid=2b71ef44-548b-41bc-a253-7e6929c592f3"]}],"mendeley":{"formattedCitation":"(Wajid et al. 2013)","plainTextFormattedCitation":"(Wajid et al. 2013)","previouslyFormattedCitation":"[22]"},"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Wajid et al. 2013)</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p>
        </w:tc>
      </w:tr>
      <w:tr w:rsidR="00BD5F5D" w:rsidRPr="00BD5F5D" w:rsidTr="00BD5F5D">
        <w:tc>
          <w:tcPr>
            <w:tcW w:w="329" w:type="dxa"/>
          </w:tcPr>
          <w:p w:rsidR="008173FB"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60</w:t>
            </w:r>
          </w:p>
        </w:tc>
        <w:tc>
          <w:tcPr>
            <w:tcW w:w="1277" w:type="dxa"/>
          </w:tcPr>
          <w:p w:rsidR="008173FB" w:rsidRPr="00BD5F5D" w:rsidRDefault="008173FB" w:rsidP="00871CA0">
            <w:pPr>
              <w:rPr>
                <w:rFonts w:asciiTheme="majorBidi" w:hAnsiTheme="majorBidi" w:cstheme="majorBidi"/>
                <w:sz w:val="16"/>
                <w:szCs w:val="16"/>
              </w:rPr>
            </w:pPr>
            <w:r w:rsidRPr="00BD5F5D">
              <w:rPr>
                <w:rFonts w:asciiTheme="majorBidi" w:hAnsiTheme="majorBidi" w:cstheme="majorBidi"/>
                <w:sz w:val="16"/>
                <w:szCs w:val="16"/>
              </w:rPr>
              <w:t>Sit-c1</w:t>
            </w:r>
          </w:p>
        </w:tc>
        <w:tc>
          <w:tcPr>
            <w:tcW w:w="992" w:type="dxa"/>
            <w:vAlign w:val="center"/>
          </w:tcPr>
          <w:p w:rsidR="008173FB" w:rsidRPr="00BD5F5D" w:rsidRDefault="008173FB" w:rsidP="00871CA0">
            <w:pPr>
              <w:jc w:val="center"/>
              <w:rPr>
                <w:rFonts w:asciiTheme="majorBidi" w:hAnsiTheme="majorBidi" w:cstheme="majorBidi"/>
                <w:sz w:val="16"/>
                <w:szCs w:val="16"/>
              </w:rPr>
            </w:pPr>
            <w:r w:rsidRPr="00BD5F5D">
              <w:rPr>
                <w:rFonts w:asciiTheme="majorBidi" w:hAnsiTheme="majorBidi" w:cstheme="majorBidi"/>
                <w:sz w:val="16"/>
                <w:szCs w:val="16"/>
              </w:rPr>
              <w:t>Japan</w:t>
            </w:r>
          </w:p>
        </w:tc>
        <w:tc>
          <w:tcPr>
            <w:tcW w:w="1276" w:type="dxa"/>
            <w:vAlign w:val="center"/>
          </w:tcPr>
          <w:p w:rsidR="008173FB" w:rsidRPr="00BD5F5D" w:rsidRDefault="008173FB" w:rsidP="00871CA0">
            <w:pPr>
              <w:jc w:val="center"/>
              <w:rPr>
                <w:rFonts w:asciiTheme="majorBidi" w:hAnsiTheme="majorBidi" w:cstheme="majorBidi"/>
                <w:sz w:val="16"/>
                <w:szCs w:val="16"/>
              </w:rPr>
            </w:pPr>
            <w:r w:rsidRPr="00BD5F5D">
              <w:rPr>
                <w:rFonts w:asciiTheme="majorBidi" w:hAnsiTheme="majorBidi" w:cstheme="majorBidi"/>
                <w:sz w:val="16"/>
                <w:szCs w:val="16"/>
              </w:rPr>
              <w:t>Dom. chicken</w:t>
            </w:r>
          </w:p>
        </w:tc>
        <w:tc>
          <w:tcPr>
            <w:tcW w:w="567" w:type="dxa"/>
            <w:vAlign w:val="center"/>
          </w:tcPr>
          <w:p w:rsidR="008173FB" w:rsidRPr="00BD5F5D" w:rsidRDefault="008173FB" w:rsidP="00871CA0">
            <w:pPr>
              <w:jc w:val="center"/>
              <w:rPr>
                <w:rFonts w:asciiTheme="majorBidi" w:hAnsiTheme="majorBidi" w:cstheme="majorBidi"/>
                <w:sz w:val="16"/>
                <w:szCs w:val="16"/>
              </w:rPr>
            </w:pPr>
            <w:r w:rsidRPr="00BD5F5D">
              <w:rPr>
                <w:rFonts w:asciiTheme="majorBidi" w:hAnsiTheme="majorBidi" w:cstheme="majorBidi"/>
                <w:sz w:val="16"/>
                <w:szCs w:val="16"/>
              </w:rPr>
              <w:t>2016</w:t>
            </w:r>
          </w:p>
        </w:tc>
        <w:tc>
          <w:tcPr>
            <w:tcW w:w="992" w:type="dxa"/>
            <w:vAlign w:val="center"/>
          </w:tcPr>
          <w:p w:rsidR="008173FB" w:rsidRPr="00BD5F5D" w:rsidRDefault="008173FB" w:rsidP="008173FB">
            <w:pPr>
              <w:jc w:val="center"/>
              <w:rPr>
                <w:rFonts w:asciiTheme="majorBidi" w:hAnsiTheme="majorBidi" w:cstheme="majorBidi"/>
                <w:sz w:val="16"/>
                <w:szCs w:val="16"/>
              </w:rPr>
            </w:pPr>
            <w:r w:rsidRPr="00BD5F5D">
              <w:rPr>
                <w:rFonts w:asciiTheme="majorBidi" w:hAnsiTheme="majorBidi" w:cstheme="majorBidi"/>
                <w:sz w:val="16"/>
                <w:szCs w:val="16"/>
              </w:rPr>
              <w:t>BBE28998</w:t>
            </w:r>
          </w:p>
        </w:tc>
        <w:tc>
          <w:tcPr>
            <w:tcW w:w="709" w:type="dxa"/>
            <w:vAlign w:val="center"/>
          </w:tcPr>
          <w:p w:rsidR="008173FB" w:rsidRPr="00BD5F5D" w:rsidRDefault="008173FB"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173FB" w:rsidRPr="00BD5F5D" w:rsidRDefault="008173FB" w:rsidP="00871CA0">
            <w:pPr>
              <w:jc w:val="center"/>
              <w:rPr>
                <w:rFonts w:asciiTheme="majorBidi" w:hAnsiTheme="majorBidi" w:cstheme="majorBidi"/>
                <w:sz w:val="16"/>
                <w:szCs w:val="16"/>
              </w:rPr>
            </w:pPr>
            <w:r w:rsidRPr="00BD5F5D">
              <w:rPr>
                <w:rFonts w:asciiTheme="majorBidi" w:hAnsiTheme="majorBidi" w:cstheme="majorBidi"/>
                <w:sz w:val="16"/>
                <w:szCs w:val="16"/>
              </w:rPr>
              <w:t>275</w:t>
            </w:r>
          </w:p>
        </w:tc>
        <w:tc>
          <w:tcPr>
            <w:tcW w:w="425" w:type="dxa"/>
            <w:vAlign w:val="center"/>
          </w:tcPr>
          <w:p w:rsidR="008173FB" w:rsidRPr="00BD5F5D" w:rsidRDefault="008173FB"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173FB" w:rsidRPr="00BD5F5D" w:rsidRDefault="008173FB" w:rsidP="00871CA0">
            <w:pPr>
              <w:jc w:val="center"/>
              <w:rPr>
                <w:rFonts w:asciiTheme="majorBidi" w:hAnsiTheme="majorBidi" w:cstheme="majorBidi"/>
                <w:sz w:val="16"/>
                <w:szCs w:val="16"/>
              </w:rPr>
            </w:pPr>
            <w:r w:rsidRPr="00BD5F5D">
              <w:rPr>
                <w:rFonts w:asciiTheme="majorBidi" w:hAnsiTheme="majorBidi" w:cstheme="majorBidi"/>
                <w:sz w:val="16"/>
                <w:szCs w:val="16"/>
              </w:rPr>
              <w:t>64</w:t>
            </w:r>
          </w:p>
        </w:tc>
        <w:tc>
          <w:tcPr>
            <w:tcW w:w="567" w:type="dxa"/>
            <w:vAlign w:val="center"/>
          </w:tcPr>
          <w:p w:rsidR="008173FB" w:rsidRPr="00BD5F5D" w:rsidRDefault="008173FB" w:rsidP="00871CA0">
            <w:pPr>
              <w:jc w:val="center"/>
              <w:rPr>
                <w:rFonts w:asciiTheme="majorBidi" w:hAnsiTheme="majorBidi" w:cstheme="majorBidi"/>
                <w:sz w:val="16"/>
                <w:szCs w:val="16"/>
              </w:rPr>
            </w:pPr>
            <w:r w:rsidRPr="00BD5F5D">
              <w:rPr>
                <w:rFonts w:asciiTheme="majorBidi" w:hAnsiTheme="majorBidi" w:cstheme="majorBidi"/>
                <w:sz w:val="16"/>
                <w:szCs w:val="16"/>
              </w:rPr>
              <w:t>1</w:t>
            </w:r>
          </w:p>
        </w:tc>
        <w:tc>
          <w:tcPr>
            <w:tcW w:w="567" w:type="dxa"/>
            <w:vAlign w:val="center"/>
          </w:tcPr>
          <w:p w:rsidR="008173FB" w:rsidRPr="00BD5F5D" w:rsidRDefault="008173FB" w:rsidP="00871CA0">
            <w:pPr>
              <w:jc w:val="center"/>
              <w:rPr>
                <w:rFonts w:asciiTheme="majorBidi" w:hAnsiTheme="majorBidi" w:cstheme="majorBidi"/>
                <w:sz w:val="16"/>
                <w:szCs w:val="16"/>
              </w:rPr>
            </w:pPr>
            <w:proofErr w:type="gramStart"/>
            <w:r w:rsidRPr="00BD5F5D">
              <w:rPr>
                <w:rFonts w:asciiTheme="majorBidi" w:hAnsiTheme="majorBidi" w:cstheme="majorBidi"/>
                <w:sz w:val="16"/>
                <w:szCs w:val="16"/>
              </w:rPr>
              <w:t>s</w:t>
            </w:r>
            <w:proofErr w:type="gramEnd"/>
            <w:r w:rsidRPr="00BD5F5D">
              <w:rPr>
                <w:rFonts w:asciiTheme="majorBidi" w:hAnsiTheme="majorBidi" w:cstheme="majorBidi"/>
                <w:sz w:val="16"/>
                <w:szCs w:val="16"/>
              </w:rPr>
              <w:t>?</w:t>
            </w:r>
          </w:p>
        </w:tc>
        <w:tc>
          <w:tcPr>
            <w:tcW w:w="851" w:type="dxa"/>
            <w:vAlign w:val="center"/>
          </w:tcPr>
          <w:p w:rsidR="008173FB" w:rsidRPr="00BD5F5D" w:rsidRDefault="008173FB" w:rsidP="00871CA0">
            <w:pPr>
              <w:jc w:val="center"/>
              <w:rPr>
                <w:rFonts w:asciiTheme="majorBidi" w:hAnsiTheme="majorBidi" w:cstheme="majorBidi"/>
                <w:sz w:val="16"/>
                <w:szCs w:val="16"/>
              </w:rPr>
            </w:pPr>
          </w:p>
        </w:tc>
        <w:tc>
          <w:tcPr>
            <w:tcW w:w="567" w:type="dxa"/>
            <w:vAlign w:val="center"/>
          </w:tcPr>
          <w:p w:rsidR="008173FB"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1843" w:type="dxa"/>
            <w:vAlign w:val="center"/>
          </w:tcPr>
          <w:p w:rsidR="008173FB" w:rsidRPr="00BD5F5D" w:rsidRDefault="008173FB" w:rsidP="008173FB">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16/j.meegid.2012.12.032","ISSN":"1567-7257 (Electronic)","PMID":"23352889","abstract":"Serotype 1 strains of Marek's disease virus (MDV-1) cause malignant lymphomas in  chickens (Marek's disease; MD). Although MD has been controlled by vaccination, field isolates of MDV-1 have tended to increase in virulence and cause MD even in vaccinated chickens. Meq, a putative MDV-1 oncoprotein, resembles the Jun/Fos family of basic leucine zipper (bZIP) transcription factors and can regulate the expression of viral and cellular genes as a homodimer or as a heterodimer with a variety of bZIP family proteins. Sequencing analysis of some of the viral genes of various MDV-1 strains revealed a distinct diversity of and point mutations in Meq, which may contribute to changes in the transcriptional activities of Meq and, consequently, to increases in MDV-1 oncogenicity. However, few reports have characterized MDV-1 strains isolated in Japan. In this study, we established the amino acid sequences of MDV-1 field isolates from Japan in order to determine whether they display a distinct diversity of and point mutations in Meq. In addition, we analyzed the transactivation activities of the Meq proteins in order to evaluate whether the observed mutations affect their functions. Japanese MDV-1 isolates displayed the distinct mutations in basic region 2 (BR2) and proline-rich repeats (PRRs) of the Meq proteins as well as some unique mutations. Reporter assays revealed that the amino acid substitutions in BR2 and the PRRs affected the Meq transactivation activity. These results suggest that the distinct mutations are also present in the Meq proteins of MDV-1 isolates from Japan and affect their transactivation activities.","author":[{"dropping-particle":"","family":"Murata","given":"Shiro","non-dropping-particle":"","parse-names":false,"suffix":""},{"dropping-particle":"","family":"Hashiguchi","given":"Tomoyuki","non-dropping-particle":"","parse-names":false,"suffix":""},{"dropping-particle":"","family":"Hayashi","given":"Yuko","non-dropping-particle":"","parse-names":false,"suffix":""},{"dropping-particle":"","family":"Yamamoto","given":"Yuki","non-dropping-particle":"","parse-names":false,"suffix":""},{"dropping-particle":"","family":"Matsuyama-Kato","given":"Ayumi","non-dropping-particle":"","parse-names":false,"suffix":""},{"dropping-particle":"","family":"Takasaki","given":"Sarah","non-dropping-particle":"","parse-names":false,"suffix":""},{"dropping-particle":"","family":"Isezaki","given":"Masayoshi","non-dropping-particle":"","parse-names":false,"suffix":""},{"dropping-particle":"","family":"Onuma","given":"Misao","non-dropping-particle":"","parse-names":false,"suffix":""},{"dropping-particle":"","family":"Konnai","given":"Satoru","non-dropping-particle":"","parse-names":false,"suffix":""},{"dropping-particle":"","family":"Ohashi","given":"Kazuhiko","non-dropping-particle":"","parse-names":false,"suffix":""}],"container-title":"Infection, genetics and evolution : journal of molecular epidemiology and  evolutionary genetics in infectious diseases","id":"ITEM-1","issued":{"date-parts":[["2013","6"]]},"language":"eng","page":"137-143","publisher-place":"Netherlands","title":"Characterization of Meq proteins from field isolates of Marek's disease virus in  Japan.","type":"article-journal","volume":"16"},"uris":["http://www.mendeley.com/documents/?uuid=41e648ab-9126-4839-a691-66c89b1439c4"]}],"mendeley":{"formattedCitation":"(Murata et al. 2013)","plainTextFormattedCitation":"(Murata et al. 2013)","previouslyFormattedCitation":"[23]"},"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Murata et al. 2013)</w:t>
            </w:r>
            <w:r w:rsidRPr="00BD5F5D">
              <w:rPr>
                <w:rFonts w:asciiTheme="majorBidi" w:hAnsiTheme="majorBidi" w:cstheme="majorBidi"/>
                <w:sz w:val="16"/>
                <w:szCs w:val="16"/>
              </w:rPr>
              <w:fldChar w:fldCharType="end"/>
            </w:r>
          </w:p>
        </w:tc>
        <w:tc>
          <w:tcPr>
            <w:tcW w:w="3402" w:type="dxa"/>
          </w:tcPr>
          <w:p w:rsidR="008173FB" w:rsidRPr="00BD5F5D" w:rsidRDefault="008173FB" w:rsidP="00871CA0">
            <w:pPr>
              <w:rPr>
                <w:rFonts w:asciiTheme="majorBidi" w:hAnsiTheme="majorBidi" w:cstheme="majorBidi"/>
                <w:sz w:val="16"/>
                <w:szCs w:val="16"/>
              </w:rPr>
            </w:pP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61</w:t>
            </w:r>
          </w:p>
        </w:tc>
        <w:tc>
          <w:tcPr>
            <w:tcW w:w="1277" w:type="dxa"/>
          </w:tcPr>
          <w:p w:rsidR="00871CA0" w:rsidRPr="00BD5F5D" w:rsidRDefault="00871CA0" w:rsidP="00871CA0">
            <w:pPr>
              <w:rPr>
                <w:rFonts w:asciiTheme="majorBidi" w:hAnsiTheme="majorBidi" w:cstheme="majorBidi"/>
                <w:sz w:val="16"/>
                <w:szCs w:val="16"/>
              </w:rPr>
            </w:pPr>
            <w:proofErr w:type="spellStart"/>
            <w:r w:rsidRPr="00BD5F5D">
              <w:rPr>
                <w:rFonts w:asciiTheme="majorBidi" w:hAnsiTheme="majorBidi" w:cstheme="majorBidi"/>
                <w:sz w:val="16"/>
                <w:szCs w:val="16"/>
              </w:rPr>
              <w:t>vs-meq</w:t>
            </w:r>
            <w:proofErr w:type="spellEnd"/>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Japan</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ell line</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02</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AB087744</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47</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92</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1</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vs</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I</w:t>
            </w:r>
          </w:p>
        </w:tc>
        <w:tc>
          <w:tcPr>
            <w:tcW w:w="1843" w:type="dxa"/>
            <w:vAlign w:val="center"/>
          </w:tcPr>
          <w:p w:rsidR="00871CA0" w:rsidRPr="00BD5F5D" w:rsidRDefault="00871CA0" w:rsidP="00BD5F5D">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Pr>
                <w:rFonts w:asciiTheme="majorBidi" w:hAnsiTheme="majorBidi" w:cstheme="majorBidi"/>
                <w:sz w:val="16"/>
                <w:szCs w:val="16"/>
              </w:rPr>
              <w:instrText>ADDIN CSL_CITATION {"citationItems":[{"id":"ITEM-1","itemData":{"DOI":"10.1292/jvms.64.1097","ISSN":"0916-7250 (Print)","PMID":"12520100","abstract":"The meq gene encoding a 339-amino-acid bZIP transactivator protein has been  identified as a candidate oncogene of Marek's disease virus serotype 1 (MDV1), which induces malignant lymphomas in chickens. We have previously reported that, in addition to meq, L-meq, in which a 180-bp sequence is inserted into the region encoding the transactivation domain of meq, is also detected in chickens experimentally infected with MDV. To further analyze the diversity in meq, PCR was performed using a primer set which specifically amplify the proline-rich repeat (PRR) region in the transactivation domain of meq. In CVI988/R6, a vaccine strain of MDV1, and JM, an MDV1 strain attenuated by prolonged passage in vitro, a major band of a 0.8 kb corresponding to L-meq as well as a minor band of 0.6 kb corresponding to meq was detected by PCR. Furthermore, extra 0.5- and 0.3-kb bands, corresponding to genes termed as short meq (S-meq), and very short meq (VS-meq), respectively, were also detected. These genes were also detected in MDV-transformed cell lines, MSB1 and MTB1. In Md5, an oncogenic MDV1, attenuated by prolonged passage in vitro, the 0.6-kb meq was consistently detected, and 0.5-kb S-meq was occasionally detected. This diversity in meq was due to the difference in the copy number of the PRR region: L-meq and meq contained 9 and 6 copies of PRR while 4 and 2 copies of PRR were present in S-meq and VS-meq, respectively. Thus, the meq gene is polymorphic in the attenuated MDV1 and the MDV-transformed cell lines, and gene products from different meq genes may have different functions from each other.","author":[{"dropping-particle":"","family":"Chang","given":"Kyung-Soo","non-dropping-particle":"","parse-names":false,"suffix":""},{"dropping-particle":"","family":"Ohashi","given":"Kazuhiko","non-dropping-particle":"","parse-names":false,"suffix":""},{"dropping-particle":"","family":"Onuma","given":"Misao","non-dropping-particle":"","parse-names":false,"suffix":""}],"container-title":"The Journal of veterinary medical science","id":"ITEM-1","issue":"12","issued":{"date-parts":[["2002","12"]]},"language":"eng","page":"1097-1101","publisher-place":"Japan","title":"Diversity (polymorphism) of the meq gene in the attenuated Marek's disease virus  (MDV) serotype 1 and MDV-transformed cell lines.","type":"article-journal","volume":"64"},"uris":["http://www.mendeley.com/documents/?uuid=907cf11b-22f7-41f6-8679-5156df5b0ec2"]}],"mendeley":{"formattedCitation":"(Chang, Ohashi, and Onuma 2002)","manualFormatting":"(Chang  et al. 2002)","plainTextFormattedCitation":"(Chang, Ohashi, and Onuma 2002)","previouslyFormattedCitation":"[21]"},"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Pr>
                <w:rFonts w:asciiTheme="majorBidi" w:hAnsiTheme="majorBidi" w:cstheme="majorBidi"/>
                <w:noProof/>
                <w:sz w:val="16"/>
                <w:szCs w:val="16"/>
              </w:rPr>
              <w:t>(Chang</w:t>
            </w:r>
            <w:r w:rsidR="00BD5F5D">
              <w:rPr>
                <w:rFonts w:asciiTheme="majorBidi" w:hAnsiTheme="majorBidi" w:cstheme="majorBidi" w:hint="cs"/>
                <w:noProof/>
                <w:sz w:val="16"/>
                <w:szCs w:val="16"/>
                <w:rtl/>
              </w:rPr>
              <w:t xml:space="preserve"> </w:t>
            </w:r>
            <w:r w:rsidR="00BD5F5D">
              <w:rPr>
                <w:rFonts w:asciiTheme="majorBidi" w:hAnsiTheme="majorBidi" w:cstheme="majorBidi"/>
                <w:noProof/>
                <w:sz w:val="16"/>
                <w:szCs w:val="16"/>
              </w:rPr>
              <w:t xml:space="preserve"> et al.</w:t>
            </w:r>
            <w:r w:rsidR="00BD5F5D" w:rsidRPr="00BD5F5D">
              <w:rPr>
                <w:rFonts w:asciiTheme="majorBidi" w:hAnsiTheme="majorBidi" w:cstheme="majorBidi"/>
                <w:noProof/>
                <w:sz w:val="16"/>
                <w:szCs w:val="16"/>
              </w:rPr>
              <w:t xml:space="preserve"> 2002)</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Shortest meg isoform reported</w:t>
            </w:r>
          </w:p>
        </w:tc>
      </w:tr>
      <w:tr w:rsidR="0021269F" w:rsidRPr="00BD5F5D" w:rsidTr="0021269F">
        <w:tc>
          <w:tcPr>
            <w:tcW w:w="15214" w:type="dxa"/>
            <w:gridSpan w:val="16"/>
            <w:shd w:val="clear" w:color="auto" w:fill="C6D9F1" w:themeFill="text2" w:themeFillTint="33"/>
            <w:vAlign w:val="center"/>
          </w:tcPr>
          <w:p w:rsidR="0021269F" w:rsidRPr="00BD5F5D" w:rsidRDefault="0021269F" w:rsidP="0021269F">
            <w:pPr>
              <w:jc w:val="center"/>
              <w:rPr>
                <w:rFonts w:asciiTheme="majorBidi" w:hAnsiTheme="majorBidi" w:cstheme="majorBidi"/>
                <w:sz w:val="16"/>
                <w:szCs w:val="16"/>
              </w:rPr>
            </w:pPr>
            <w:r w:rsidRPr="00BD5F5D">
              <w:rPr>
                <w:rFonts w:asciiTheme="majorBidi" w:hAnsiTheme="majorBidi" w:cstheme="majorBidi"/>
                <w:sz w:val="16"/>
                <w:szCs w:val="16"/>
              </w:rPr>
              <w:t xml:space="preserve">Partial </w:t>
            </w:r>
            <w:proofErr w:type="spellStart"/>
            <w:r w:rsidRPr="00BD5F5D">
              <w:rPr>
                <w:rFonts w:asciiTheme="majorBidi" w:hAnsiTheme="majorBidi" w:cstheme="majorBidi"/>
                <w:sz w:val="16"/>
                <w:szCs w:val="16"/>
              </w:rPr>
              <w:t>meq</w:t>
            </w:r>
            <w:proofErr w:type="spellEnd"/>
            <w:r w:rsidRPr="00BD5F5D">
              <w:rPr>
                <w:rFonts w:asciiTheme="majorBidi" w:hAnsiTheme="majorBidi" w:cstheme="majorBidi"/>
                <w:sz w:val="16"/>
                <w:szCs w:val="16"/>
              </w:rPr>
              <w:t xml:space="preserve"> genes used with cautious in this study</w:t>
            </w:r>
            <w:r w:rsidR="00492A72" w:rsidRPr="00BD5F5D">
              <w:rPr>
                <w:rFonts w:asciiTheme="majorBidi" w:hAnsiTheme="majorBidi" w:cstheme="majorBidi"/>
                <w:sz w:val="16"/>
                <w:szCs w:val="16"/>
              </w:rPr>
              <w:t xml:space="preserve"> (therefore the </w:t>
            </w:r>
            <w:proofErr w:type="spellStart"/>
            <w:r w:rsidR="00492A72" w:rsidRPr="00BD5F5D">
              <w:rPr>
                <w:rFonts w:asciiTheme="majorBidi" w:hAnsiTheme="majorBidi" w:cstheme="majorBidi"/>
                <w:sz w:val="16"/>
                <w:szCs w:val="16"/>
              </w:rPr>
              <w:t>meq</w:t>
            </w:r>
            <w:proofErr w:type="spellEnd"/>
            <w:r w:rsidR="00492A72" w:rsidRPr="00BD5F5D">
              <w:rPr>
                <w:rFonts w:asciiTheme="majorBidi" w:hAnsiTheme="majorBidi" w:cstheme="majorBidi"/>
                <w:sz w:val="16"/>
                <w:szCs w:val="16"/>
              </w:rPr>
              <w:t xml:space="preserve"> size and number of PPPP are estimates)</w:t>
            </w: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62</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MDV/Tur/2019</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Turkey</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hicken</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19</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N956505</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492A72" w:rsidP="00871CA0">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871CA0" w:rsidRPr="00BD5F5D" w:rsidRDefault="00132FC7"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132FC7"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21269F" w:rsidP="00871CA0">
            <w:pPr>
              <w:jc w:val="center"/>
              <w:rPr>
                <w:rFonts w:asciiTheme="majorBidi" w:hAnsiTheme="majorBidi" w:cstheme="majorBidi"/>
                <w:sz w:val="16"/>
                <w:szCs w:val="16"/>
              </w:rPr>
            </w:pPr>
            <w:r w:rsidRPr="00BD5F5D">
              <w:rPr>
                <w:rFonts w:asciiTheme="majorBidi" w:hAnsiTheme="majorBidi" w:cstheme="majorBidi"/>
                <w:sz w:val="16"/>
                <w:szCs w:val="16"/>
              </w:rPr>
              <w:t>5</w:t>
            </w:r>
          </w:p>
        </w:tc>
        <w:tc>
          <w:tcPr>
            <w:tcW w:w="567" w:type="dxa"/>
            <w:vAlign w:val="center"/>
          </w:tcPr>
          <w:p w:rsidR="00871CA0" w:rsidRPr="00BD5F5D" w:rsidRDefault="00132FC7"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3402"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 xml:space="preserve">Partial </w:t>
            </w:r>
            <w:proofErr w:type="spellStart"/>
            <w:r w:rsidRPr="00BD5F5D">
              <w:rPr>
                <w:rFonts w:asciiTheme="majorBidi" w:hAnsiTheme="majorBidi" w:cstheme="majorBidi"/>
                <w:sz w:val="16"/>
                <w:szCs w:val="16"/>
              </w:rPr>
              <w:t>cds</w:t>
            </w:r>
            <w:proofErr w:type="spellEnd"/>
            <w:r w:rsidRPr="00BD5F5D">
              <w:rPr>
                <w:rFonts w:asciiTheme="majorBidi" w:hAnsiTheme="majorBidi" w:cstheme="majorBidi"/>
                <w:sz w:val="16"/>
                <w:szCs w:val="16"/>
              </w:rPr>
              <w:t xml:space="preserve">, </w:t>
            </w:r>
            <w:proofErr w:type="spellStart"/>
            <w:r w:rsidRPr="00BD5F5D">
              <w:rPr>
                <w:rFonts w:asciiTheme="majorBidi" w:hAnsiTheme="majorBidi" w:cstheme="majorBidi"/>
                <w:sz w:val="16"/>
                <w:szCs w:val="16"/>
              </w:rPr>
              <w:t>Abayli</w:t>
            </w:r>
            <w:proofErr w:type="spellEnd"/>
            <w:r w:rsidRPr="00BD5F5D">
              <w:rPr>
                <w:rFonts w:asciiTheme="majorBidi" w:hAnsiTheme="majorBidi" w:cstheme="majorBidi"/>
                <w:sz w:val="16"/>
                <w:szCs w:val="16"/>
              </w:rPr>
              <w:t xml:space="preserve"> et al. unpublished</w:t>
            </w: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63</w:t>
            </w:r>
          </w:p>
        </w:tc>
        <w:tc>
          <w:tcPr>
            <w:tcW w:w="1277" w:type="dxa"/>
          </w:tcPr>
          <w:p w:rsidR="00871CA0" w:rsidRPr="00BD5F5D" w:rsidRDefault="00871CA0" w:rsidP="00871CA0">
            <w:pPr>
              <w:rPr>
                <w:sz w:val="16"/>
                <w:szCs w:val="16"/>
              </w:rPr>
            </w:pPr>
            <w:r w:rsidRPr="00BD5F5D">
              <w:rPr>
                <w:rFonts w:asciiTheme="majorBidi" w:hAnsiTheme="majorBidi" w:cstheme="majorBidi"/>
                <w:sz w:val="16"/>
                <w:szCs w:val="16"/>
              </w:rPr>
              <w:t>01-TR-2017</w:t>
            </w:r>
          </w:p>
        </w:tc>
        <w:tc>
          <w:tcPr>
            <w:tcW w:w="992" w:type="dxa"/>
            <w:vAlign w:val="center"/>
          </w:tcPr>
          <w:p w:rsidR="00871CA0" w:rsidRPr="00BD5F5D" w:rsidRDefault="00871CA0" w:rsidP="00871CA0">
            <w:pPr>
              <w:jc w:val="center"/>
              <w:rPr>
                <w:sz w:val="16"/>
                <w:szCs w:val="16"/>
              </w:rPr>
            </w:pPr>
            <w:r w:rsidRPr="00BD5F5D">
              <w:rPr>
                <w:rFonts w:asciiTheme="majorBidi" w:hAnsiTheme="majorBidi" w:cstheme="majorBidi"/>
                <w:sz w:val="16"/>
                <w:szCs w:val="16"/>
              </w:rPr>
              <w:t>Turkey</w:t>
            </w:r>
          </w:p>
        </w:tc>
        <w:tc>
          <w:tcPr>
            <w:tcW w:w="1276" w:type="dxa"/>
            <w:vAlign w:val="center"/>
          </w:tcPr>
          <w:p w:rsidR="00871CA0" w:rsidRPr="00BD5F5D" w:rsidRDefault="00871CA0" w:rsidP="00871CA0">
            <w:pPr>
              <w:jc w:val="center"/>
              <w:rPr>
                <w:sz w:val="16"/>
                <w:szCs w:val="16"/>
              </w:rPr>
            </w:pPr>
            <w:r w:rsidRPr="00BD5F5D">
              <w:rPr>
                <w:rFonts w:asciiTheme="majorBidi" w:hAnsiTheme="majorBidi" w:cstheme="majorBidi"/>
                <w:sz w:val="16"/>
                <w:szCs w:val="16"/>
              </w:rPr>
              <w:t>Layer</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17</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N045204</w:t>
            </w:r>
          </w:p>
        </w:tc>
        <w:tc>
          <w:tcPr>
            <w:tcW w:w="709" w:type="dxa"/>
            <w:vAlign w:val="center"/>
          </w:tcPr>
          <w:p w:rsidR="00871CA0" w:rsidRPr="00BD5F5D" w:rsidRDefault="00871CA0" w:rsidP="00871CA0">
            <w:pPr>
              <w:jc w:val="center"/>
              <w:rPr>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871CA0" w:rsidRPr="00BD5F5D" w:rsidRDefault="00132FC7" w:rsidP="00871CA0">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871CA0" w:rsidRPr="00BD5F5D" w:rsidRDefault="00132FC7"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871CA0" w:rsidRPr="00BD5F5D" w:rsidRDefault="00132FC7"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132FC7" w:rsidP="00871CA0">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871CA0" w:rsidRPr="00BD5F5D" w:rsidRDefault="00132FC7" w:rsidP="00871CA0">
            <w:pPr>
              <w:jc w:val="center"/>
              <w:rPr>
                <w:rFonts w:asciiTheme="majorBidi" w:hAnsiTheme="majorBidi" w:cstheme="majorBidi"/>
                <w:sz w:val="16"/>
                <w:szCs w:val="16"/>
              </w:rPr>
            </w:pPr>
            <w:r w:rsidRPr="00BD5F5D">
              <w:rPr>
                <w:rFonts w:asciiTheme="majorBidi" w:hAnsiTheme="majorBidi" w:cstheme="majorBidi"/>
                <w:sz w:val="16"/>
                <w:szCs w:val="16"/>
              </w:rPr>
              <w:t>m</w:t>
            </w:r>
          </w:p>
        </w:tc>
        <w:tc>
          <w:tcPr>
            <w:tcW w:w="851"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4255A2" w:rsidP="00871CA0">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80/00071668.2020.1758301","ISSN":"0007-1668","author":[{"dropping-particle":"","family":"Yilmaz","given":"A","non-dropping-particle":"","parse-names":false,"suffix":""},{"dropping-particle":"","family":"Turan","given":"N","non-dropping-particle":"","parse-names":false,"suffix":""},{"dropping-particle":"","family":"Bayraktar","given":"E","non-dropping-particle":"","parse-names":false,"suffix":""},{"dropping-particle":"","family":"Tali","given":"H E","non-dropping-particle":"","parse-names":false,"suffix":""},{"dropping-particle":"","family":"Aydin","given":"O","non-dropping-particle":"","parse-names":false,"suffix":""},{"dropping-particle":"","family":"Umar","given":"S","non-dropping-particle":"","parse-names":false,"suffix":""},{"dropping-particle":"","family":"Cakan","given":"B","non-dropping-particle":"","parse-names":false,"suffix":""},{"dropping-particle":"","family":"Sadeyen","given":"J.-R.","non-dropping-particle":"","parse-names":false,"suffix":""},{"dropping-particle":"","family":"Baigent","given":"S","non-dropping-particle":"","parse-names":false,"suffix":""},{"dropping-particle":"","family":"Iqbal","given":"M","non-dropping-particle":"","parse-names":false,"suffix":""},{"dropping-particle":"","family":"Nair","given":"V","non-dropping-particle":"","parse-names":false,"suffix":""},{"dropping-particle":"","family":"Yilmaz","given":"H","non-dropping-particle":"","parse-names":false,"suffix":""}],"container-title":"British Poultry Science","id":"ITEM-1","issue":"5","issued":{"date-parts":[["2020","9","2"]]},"note":"doi: 10.1080/00071668.2020.1758301","page":"523-530","publisher":"Taylor &amp; Francis","title":"Molecular characterisation and phylogenetic analysis of Marek’s disease virus in Turkish layer chickens","type":"article-journal","volume":"61"},"uris":["http://www.mendeley.com/documents/?uuid=42a16e7f-b81b-4e66-80fc-2ed4c672dc7c"]}],"mendeley":{"formattedCitation":"(Yilmaz et al. 2020)","plainTextFormattedCitation":"(Yilmaz et al. 2020)","previouslyFormattedCitation":"[24]"},"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Yilmaz et al. 2020)</w:t>
            </w:r>
            <w:r w:rsidRPr="00BD5F5D">
              <w:rPr>
                <w:rFonts w:asciiTheme="majorBidi" w:hAnsiTheme="majorBidi" w:cstheme="majorBidi"/>
                <w:sz w:val="16"/>
                <w:szCs w:val="16"/>
              </w:rPr>
              <w:fldChar w:fldCharType="end"/>
            </w:r>
          </w:p>
        </w:tc>
        <w:tc>
          <w:tcPr>
            <w:tcW w:w="3402"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 xml:space="preserve">Partial </w:t>
            </w:r>
            <w:proofErr w:type="spellStart"/>
            <w:r w:rsidRPr="00BD5F5D">
              <w:rPr>
                <w:rFonts w:asciiTheme="majorBidi" w:hAnsiTheme="majorBidi" w:cstheme="majorBidi"/>
                <w:sz w:val="16"/>
                <w:szCs w:val="16"/>
              </w:rPr>
              <w:t>cds</w:t>
            </w:r>
            <w:proofErr w:type="spellEnd"/>
            <w:r w:rsidRPr="00BD5F5D">
              <w:rPr>
                <w:rFonts w:asciiTheme="majorBidi" w:hAnsiTheme="majorBidi" w:cstheme="majorBidi"/>
                <w:sz w:val="16"/>
                <w:szCs w:val="16"/>
              </w:rPr>
              <w:t>,</w:t>
            </w:r>
            <w:r w:rsidR="00492A72" w:rsidRPr="00BD5F5D">
              <w:rPr>
                <w:sz w:val="16"/>
                <w:szCs w:val="16"/>
              </w:rPr>
              <w:t xml:space="preserve"> </w:t>
            </w:r>
            <w:r w:rsidR="00492A72" w:rsidRPr="00BD5F5D">
              <w:rPr>
                <w:rFonts w:asciiTheme="majorBidi" w:hAnsiTheme="majorBidi" w:cstheme="majorBidi"/>
                <w:sz w:val="16"/>
                <w:szCs w:val="16"/>
              </w:rPr>
              <w:t>100% BLAST identity to Polen5, kept</w:t>
            </w:r>
          </w:p>
        </w:tc>
      </w:tr>
      <w:tr w:rsidR="00BD5F5D" w:rsidRPr="00BD5F5D" w:rsidTr="00BD5F5D">
        <w:tc>
          <w:tcPr>
            <w:tcW w:w="329" w:type="dxa"/>
          </w:tcPr>
          <w:p w:rsidR="00132FC7" w:rsidRPr="00BD5F5D" w:rsidRDefault="001E2918" w:rsidP="00132FC7">
            <w:pPr>
              <w:rPr>
                <w:rFonts w:asciiTheme="majorBidi" w:hAnsiTheme="majorBidi" w:cstheme="majorBidi"/>
                <w:sz w:val="16"/>
                <w:szCs w:val="16"/>
              </w:rPr>
            </w:pPr>
            <w:r w:rsidRPr="00BD5F5D">
              <w:rPr>
                <w:rFonts w:asciiTheme="majorBidi" w:hAnsiTheme="majorBidi" w:cstheme="majorBidi"/>
                <w:sz w:val="16"/>
                <w:szCs w:val="16"/>
              </w:rPr>
              <w:t>64</w:t>
            </w:r>
          </w:p>
        </w:tc>
        <w:tc>
          <w:tcPr>
            <w:tcW w:w="1277" w:type="dxa"/>
          </w:tcPr>
          <w:p w:rsidR="00132FC7" w:rsidRPr="00BD5F5D" w:rsidRDefault="00132FC7" w:rsidP="00132FC7">
            <w:pPr>
              <w:rPr>
                <w:sz w:val="16"/>
                <w:szCs w:val="16"/>
              </w:rPr>
            </w:pPr>
            <w:r w:rsidRPr="00BD5F5D">
              <w:rPr>
                <w:rFonts w:asciiTheme="majorBidi" w:hAnsiTheme="majorBidi" w:cstheme="majorBidi"/>
                <w:sz w:val="16"/>
                <w:szCs w:val="16"/>
              </w:rPr>
              <w:t>02-TR-2017</w:t>
            </w:r>
          </w:p>
        </w:tc>
        <w:tc>
          <w:tcPr>
            <w:tcW w:w="992"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Turkey</w:t>
            </w:r>
          </w:p>
        </w:tc>
        <w:tc>
          <w:tcPr>
            <w:tcW w:w="1276"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Layer</w:t>
            </w:r>
          </w:p>
        </w:tc>
        <w:tc>
          <w:tcPr>
            <w:tcW w:w="567"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2017</w:t>
            </w:r>
          </w:p>
        </w:tc>
        <w:tc>
          <w:tcPr>
            <w:tcW w:w="992"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MN045205</w:t>
            </w:r>
          </w:p>
        </w:tc>
        <w:tc>
          <w:tcPr>
            <w:tcW w:w="709" w:type="dxa"/>
            <w:vAlign w:val="center"/>
          </w:tcPr>
          <w:p w:rsidR="00132FC7" w:rsidRPr="00BD5F5D" w:rsidRDefault="00132FC7" w:rsidP="00132FC7">
            <w:pPr>
              <w:jc w:val="center"/>
              <w:rPr>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m</w:t>
            </w:r>
          </w:p>
        </w:tc>
        <w:tc>
          <w:tcPr>
            <w:tcW w:w="851"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132FC7" w:rsidRPr="00BD5F5D" w:rsidRDefault="004255A2" w:rsidP="00132FC7">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80/00071668.2020.1758301","ISSN":"0007-1668","author":[{"dropping-particle":"","family":"Yilmaz","given":"A","non-dropping-particle":"","parse-names":false,"suffix":""},{"dropping-particle":"","family":"Turan","given":"N","non-dropping-particle":"","parse-names":false,"suffix":""},{"dropping-particle":"","family":"Bayraktar","given":"E","non-dropping-particle":"","parse-names":false,"suffix":""},{"dropping-particle":"","family":"Tali","given":"H E","non-dropping-particle":"","parse-names":false,"suffix":""},{"dropping-particle":"","family":"Aydin","given":"O","non-dropping-particle":"","parse-names":false,"suffix":""},{"dropping-particle":"","family":"Umar","given":"S","non-dropping-particle":"","parse-names":false,"suffix":""},{"dropping-particle":"","family":"Cakan","given":"B","non-dropping-particle":"","parse-names":false,"suffix":""},{"dropping-particle":"","family":"Sadeyen","given":"J.-R.","non-dropping-particle":"","parse-names":false,"suffix":""},{"dropping-particle":"","family":"Baigent","given":"S","non-dropping-particle":"","parse-names":false,"suffix":""},{"dropping-particle":"","family":"Iqbal","given":"M","non-dropping-particle":"","parse-names":false,"suffix":""},{"dropping-particle":"","family":"Nair","given":"V","non-dropping-particle":"","parse-names":false,"suffix":""},{"dropping-particle":"","family":"Yilmaz","given":"H","non-dropping-particle":"","parse-names":false,"suffix":""}],"container-title":"British Poultry Science","id":"ITEM-1","issue":"5","issued":{"date-parts":[["2020","9","2"]]},"note":"doi: 10.1080/00071668.2020.1758301","page":"523-530","publisher":"Taylor &amp; Francis","title":"Molecular characterisation and phylogenetic analysis of Marek’s disease virus in Turkish layer chickens","type":"article-journal","volume":"61"},"uris":["http://www.mendeley.com/documents/?uuid=42a16e7f-b81b-4e66-80fc-2ed4c672dc7c"]}],"mendeley":{"formattedCitation":"(Yilmaz et al. 2020)","plainTextFormattedCitation":"(Yilmaz et al. 2020)","previouslyFormattedCitation":"[24]"},"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Yilmaz et al. 2020)</w:t>
            </w:r>
            <w:r w:rsidRPr="00BD5F5D">
              <w:rPr>
                <w:rFonts w:asciiTheme="majorBidi" w:hAnsiTheme="majorBidi" w:cstheme="majorBidi"/>
                <w:sz w:val="16"/>
                <w:szCs w:val="16"/>
              </w:rPr>
              <w:fldChar w:fldCharType="end"/>
            </w:r>
          </w:p>
        </w:tc>
        <w:tc>
          <w:tcPr>
            <w:tcW w:w="3402" w:type="dxa"/>
          </w:tcPr>
          <w:p w:rsidR="00132FC7" w:rsidRPr="00BD5F5D" w:rsidRDefault="00132FC7" w:rsidP="00132FC7">
            <w:pPr>
              <w:rPr>
                <w:rFonts w:asciiTheme="majorBidi" w:hAnsiTheme="majorBidi" w:cstheme="majorBidi"/>
                <w:sz w:val="16"/>
                <w:szCs w:val="16"/>
              </w:rPr>
            </w:pPr>
            <w:r w:rsidRPr="00BD5F5D">
              <w:rPr>
                <w:rFonts w:asciiTheme="majorBidi" w:hAnsiTheme="majorBidi" w:cstheme="majorBidi"/>
                <w:sz w:val="16"/>
                <w:szCs w:val="16"/>
              </w:rPr>
              <w:t xml:space="preserve">Partial </w:t>
            </w:r>
            <w:proofErr w:type="spellStart"/>
            <w:r w:rsidRPr="00BD5F5D">
              <w:rPr>
                <w:rFonts w:asciiTheme="majorBidi" w:hAnsiTheme="majorBidi" w:cstheme="majorBidi"/>
                <w:sz w:val="16"/>
                <w:szCs w:val="16"/>
              </w:rPr>
              <w:t>cds</w:t>
            </w:r>
            <w:proofErr w:type="spellEnd"/>
            <w:r w:rsidRPr="00BD5F5D">
              <w:rPr>
                <w:rFonts w:asciiTheme="majorBidi" w:hAnsiTheme="majorBidi" w:cstheme="majorBidi"/>
                <w:sz w:val="16"/>
                <w:szCs w:val="16"/>
              </w:rPr>
              <w:t>, 100% BLAST identity to Polen5,</w:t>
            </w:r>
          </w:p>
        </w:tc>
      </w:tr>
      <w:tr w:rsidR="00BD5F5D" w:rsidRPr="00BD5F5D" w:rsidTr="00BD5F5D">
        <w:tc>
          <w:tcPr>
            <w:tcW w:w="329" w:type="dxa"/>
          </w:tcPr>
          <w:p w:rsidR="00132FC7" w:rsidRPr="00BD5F5D" w:rsidRDefault="001E2918" w:rsidP="00132FC7">
            <w:pPr>
              <w:rPr>
                <w:rFonts w:asciiTheme="majorBidi" w:hAnsiTheme="majorBidi" w:cstheme="majorBidi"/>
                <w:sz w:val="16"/>
                <w:szCs w:val="16"/>
              </w:rPr>
            </w:pPr>
            <w:r w:rsidRPr="00BD5F5D">
              <w:rPr>
                <w:rFonts w:asciiTheme="majorBidi" w:hAnsiTheme="majorBidi" w:cstheme="majorBidi"/>
                <w:sz w:val="16"/>
                <w:szCs w:val="16"/>
              </w:rPr>
              <w:t>65</w:t>
            </w:r>
          </w:p>
        </w:tc>
        <w:tc>
          <w:tcPr>
            <w:tcW w:w="1277" w:type="dxa"/>
          </w:tcPr>
          <w:p w:rsidR="00132FC7" w:rsidRPr="00BD5F5D" w:rsidRDefault="00132FC7" w:rsidP="00132FC7">
            <w:pPr>
              <w:rPr>
                <w:sz w:val="16"/>
                <w:szCs w:val="16"/>
              </w:rPr>
            </w:pPr>
            <w:r w:rsidRPr="00BD5F5D">
              <w:rPr>
                <w:rFonts w:asciiTheme="majorBidi" w:hAnsiTheme="majorBidi" w:cstheme="majorBidi"/>
                <w:sz w:val="16"/>
                <w:szCs w:val="16"/>
              </w:rPr>
              <w:t>03-TR-2017</w:t>
            </w:r>
          </w:p>
        </w:tc>
        <w:tc>
          <w:tcPr>
            <w:tcW w:w="992"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Turkey</w:t>
            </w:r>
          </w:p>
        </w:tc>
        <w:tc>
          <w:tcPr>
            <w:tcW w:w="1276"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Layer</w:t>
            </w:r>
          </w:p>
        </w:tc>
        <w:tc>
          <w:tcPr>
            <w:tcW w:w="567"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2017</w:t>
            </w:r>
          </w:p>
        </w:tc>
        <w:tc>
          <w:tcPr>
            <w:tcW w:w="992"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MN045206</w:t>
            </w:r>
          </w:p>
        </w:tc>
        <w:tc>
          <w:tcPr>
            <w:tcW w:w="709" w:type="dxa"/>
            <w:vAlign w:val="center"/>
          </w:tcPr>
          <w:p w:rsidR="00132FC7" w:rsidRPr="00BD5F5D" w:rsidRDefault="00132FC7" w:rsidP="00132FC7">
            <w:pPr>
              <w:jc w:val="center"/>
              <w:rPr>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m</w:t>
            </w:r>
          </w:p>
        </w:tc>
        <w:tc>
          <w:tcPr>
            <w:tcW w:w="851"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132FC7" w:rsidRPr="00BD5F5D" w:rsidRDefault="004255A2" w:rsidP="00132FC7">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80/00071668.2020.1758301","ISSN":"0007-1668","author":[{"dropping-particle":"","family":"Yilmaz","given":"A","non-dropping-particle":"","parse-names":false,"suffix":""},{"dropping-particle":"","family":"Turan","given":"N","non-dropping-particle":"","parse-names":false,"suffix":""},{"dropping-particle":"","family":"Bayraktar","given":"E","non-dropping-particle":"","parse-names":false,"suffix":""},{"dropping-particle":"","family":"Tali","given":"H E","non-dropping-particle":"","parse-names":false,"suffix":""},{"dropping-particle":"","family":"Aydin","given":"O","non-dropping-particle":"","parse-names":false,"suffix":""},{"dropping-particle":"","family":"Umar","given":"S","non-dropping-particle":"","parse-names":false,"suffix":""},{"dropping-particle":"","family":"Cakan","given":"B","non-dropping-particle":"","parse-names":false,"suffix":""},{"dropping-particle":"","family":"Sadeyen","given":"J.-R.","non-dropping-particle":"","parse-names":false,"suffix":""},{"dropping-particle":"","family":"Baigent","given":"S","non-dropping-particle":"","parse-names":false,"suffix":""},{"dropping-particle":"","family":"Iqbal","given":"M","non-dropping-particle":"","parse-names":false,"suffix":""},{"dropping-particle":"","family":"Nair","given":"V","non-dropping-particle":"","parse-names":false,"suffix":""},{"dropping-particle":"","family":"Yilmaz","given":"H","non-dropping-particle":"","parse-names":false,"suffix":""}],"container-title":"British Poultry Science","id":"ITEM-1","issue":"5","issued":{"date-parts":[["2020","9","2"]]},"note":"doi: 10.1080/00071668.2020.1758301","page":"523-530","publisher":"Taylor &amp; Francis","title":"Molecular characterisation and phylogenetic analysis of Marek’s disease virus in Turkish layer chickens","type":"article-journal","volume":"61"},"uris":["http://www.mendeley.com/documents/?uuid=42a16e7f-b81b-4e66-80fc-2ed4c672dc7c"]}],"mendeley":{"formattedCitation":"(Yilmaz et al. 2020)","plainTextFormattedCitation":"(Yilmaz et al. 2020)","previouslyFormattedCitation":"[24]"},"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Yilmaz et al. 2020)</w:t>
            </w:r>
            <w:r w:rsidRPr="00BD5F5D">
              <w:rPr>
                <w:rFonts w:asciiTheme="majorBidi" w:hAnsiTheme="majorBidi" w:cstheme="majorBidi"/>
                <w:sz w:val="16"/>
                <w:szCs w:val="16"/>
              </w:rPr>
              <w:fldChar w:fldCharType="end"/>
            </w:r>
          </w:p>
        </w:tc>
        <w:tc>
          <w:tcPr>
            <w:tcW w:w="3402" w:type="dxa"/>
          </w:tcPr>
          <w:p w:rsidR="00132FC7" w:rsidRPr="00BD5F5D" w:rsidRDefault="00132FC7" w:rsidP="00132FC7">
            <w:pPr>
              <w:rPr>
                <w:rFonts w:asciiTheme="majorBidi" w:hAnsiTheme="majorBidi" w:cstheme="majorBidi"/>
                <w:sz w:val="16"/>
                <w:szCs w:val="16"/>
              </w:rPr>
            </w:pPr>
            <w:r w:rsidRPr="00BD5F5D">
              <w:rPr>
                <w:rFonts w:asciiTheme="majorBidi" w:hAnsiTheme="majorBidi" w:cstheme="majorBidi"/>
                <w:sz w:val="16"/>
                <w:szCs w:val="16"/>
              </w:rPr>
              <w:t xml:space="preserve">Partial </w:t>
            </w:r>
            <w:proofErr w:type="spellStart"/>
            <w:r w:rsidRPr="00BD5F5D">
              <w:rPr>
                <w:rFonts w:asciiTheme="majorBidi" w:hAnsiTheme="majorBidi" w:cstheme="majorBidi"/>
                <w:sz w:val="16"/>
                <w:szCs w:val="16"/>
              </w:rPr>
              <w:t>cds</w:t>
            </w:r>
            <w:proofErr w:type="spellEnd"/>
            <w:r w:rsidRPr="00BD5F5D">
              <w:rPr>
                <w:rFonts w:asciiTheme="majorBidi" w:hAnsiTheme="majorBidi" w:cstheme="majorBidi"/>
                <w:sz w:val="16"/>
                <w:szCs w:val="16"/>
              </w:rPr>
              <w:t>, 100% BLAST identity to Polen5</w:t>
            </w:r>
          </w:p>
        </w:tc>
      </w:tr>
      <w:tr w:rsidR="00BD5F5D" w:rsidRPr="00BD5F5D" w:rsidTr="00BD5F5D">
        <w:tc>
          <w:tcPr>
            <w:tcW w:w="329" w:type="dxa"/>
          </w:tcPr>
          <w:p w:rsidR="00132FC7" w:rsidRPr="00BD5F5D" w:rsidRDefault="001E2918" w:rsidP="00132FC7">
            <w:pPr>
              <w:rPr>
                <w:rFonts w:asciiTheme="majorBidi" w:hAnsiTheme="majorBidi" w:cstheme="majorBidi"/>
                <w:sz w:val="16"/>
                <w:szCs w:val="16"/>
              </w:rPr>
            </w:pPr>
            <w:r w:rsidRPr="00BD5F5D">
              <w:rPr>
                <w:rFonts w:asciiTheme="majorBidi" w:hAnsiTheme="majorBidi" w:cstheme="majorBidi"/>
                <w:sz w:val="16"/>
                <w:szCs w:val="16"/>
              </w:rPr>
              <w:t>66</w:t>
            </w:r>
          </w:p>
        </w:tc>
        <w:tc>
          <w:tcPr>
            <w:tcW w:w="1277" w:type="dxa"/>
          </w:tcPr>
          <w:p w:rsidR="00132FC7" w:rsidRPr="00BD5F5D" w:rsidRDefault="00132FC7" w:rsidP="00132FC7">
            <w:pPr>
              <w:rPr>
                <w:sz w:val="16"/>
                <w:szCs w:val="16"/>
              </w:rPr>
            </w:pPr>
            <w:r w:rsidRPr="00BD5F5D">
              <w:rPr>
                <w:rFonts w:asciiTheme="majorBidi" w:hAnsiTheme="majorBidi" w:cstheme="majorBidi"/>
                <w:sz w:val="16"/>
                <w:szCs w:val="16"/>
              </w:rPr>
              <w:t>04-TR-2018</w:t>
            </w:r>
          </w:p>
        </w:tc>
        <w:tc>
          <w:tcPr>
            <w:tcW w:w="992"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Turkey</w:t>
            </w:r>
          </w:p>
        </w:tc>
        <w:tc>
          <w:tcPr>
            <w:tcW w:w="1276"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Layer</w:t>
            </w:r>
          </w:p>
        </w:tc>
        <w:tc>
          <w:tcPr>
            <w:tcW w:w="567"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2018</w:t>
            </w:r>
          </w:p>
        </w:tc>
        <w:tc>
          <w:tcPr>
            <w:tcW w:w="992" w:type="dxa"/>
            <w:vAlign w:val="center"/>
          </w:tcPr>
          <w:p w:rsidR="00132FC7" w:rsidRPr="00BD5F5D" w:rsidRDefault="00132FC7" w:rsidP="00132FC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ajorBidi" w:eastAsia="Times New Roman" w:hAnsiTheme="majorBidi" w:cstheme="majorBidi"/>
                <w:color w:val="000000"/>
                <w:sz w:val="16"/>
                <w:szCs w:val="16"/>
              </w:rPr>
            </w:pPr>
            <w:r w:rsidRPr="00BD5F5D">
              <w:rPr>
                <w:rFonts w:asciiTheme="majorBidi" w:eastAsia="Times New Roman" w:hAnsiTheme="majorBidi" w:cstheme="majorBidi"/>
                <w:color w:val="000000"/>
                <w:sz w:val="16"/>
                <w:szCs w:val="16"/>
              </w:rPr>
              <w:t>MN045207</w:t>
            </w:r>
          </w:p>
        </w:tc>
        <w:tc>
          <w:tcPr>
            <w:tcW w:w="709" w:type="dxa"/>
            <w:vAlign w:val="center"/>
          </w:tcPr>
          <w:p w:rsidR="00132FC7" w:rsidRPr="00BD5F5D" w:rsidRDefault="00132FC7" w:rsidP="00132FC7">
            <w:pPr>
              <w:jc w:val="center"/>
              <w:rPr>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m</w:t>
            </w:r>
          </w:p>
        </w:tc>
        <w:tc>
          <w:tcPr>
            <w:tcW w:w="851"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132FC7" w:rsidRPr="00BD5F5D" w:rsidRDefault="004255A2" w:rsidP="00132FC7">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80/00071668.2020.1758301","ISSN":"0007-1668","author":[{"dropping-particle":"","family":"Yilmaz","given":"A","non-dropping-particle":"","parse-names":false,"suffix":""},{"dropping-particle":"","family":"Turan","given":"N","non-dropping-particle":"","parse-names":false,"suffix":""},{"dropping-particle":"","family":"Bayraktar","given":"E","non-dropping-particle":"","parse-names":false,"suffix":""},{"dropping-particle":"","family":"Tali","given":"H E","non-dropping-particle":"","parse-names":false,"suffix":""},{"dropping-particle":"","family":"Aydin","given":"O","non-dropping-particle":"","parse-names":false,"suffix":""},{"dropping-particle":"","family":"Umar","given":"S","non-dropping-particle":"","parse-names":false,"suffix":""},{"dropping-particle":"","family":"Cakan","given":"B","non-dropping-particle":"","parse-names":false,"suffix":""},{"dropping-particle":"","family":"Sadeyen","given":"J.-R.","non-dropping-particle":"","parse-names":false,"suffix":""},{"dropping-particle":"","family":"Baigent","given":"S","non-dropping-particle":"","parse-names":false,"suffix":""},{"dropping-particle":"","family":"Iqbal","given":"M","non-dropping-particle":"","parse-names":false,"suffix":""},{"dropping-particle":"","family":"Nair","given":"V","non-dropping-particle":"","parse-names":false,"suffix":""},{"dropping-particle":"","family":"Yilmaz","given":"H","non-dropping-particle":"","parse-names":false,"suffix":""}],"container-title":"British Poultry Science","id":"ITEM-1","issue":"5","issued":{"date-parts":[["2020","9","2"]]},"note":"doi: 10.1080/00071668.2020.1758301","page":"523-530","publisher":"Taylor &amp; Francis","title":"Molecular characterisation and phylogenetic analysis of Marek’s disease virus in Turkish layer chickens","type":"article-journal","volume":"61"},"uris":["http://www.mendeley.com/documents/?uuid=42a16e7f-b81b-4e66-80fc-2ed4c672dc7c"]}],"mendeley":{"formattedCitation":"(Yilmaz et al. 2020)","plainTextFormattedCitation":"(Yilmaz et al. 2020)","previouslyFormattedCitation":"[24]"},"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Yilmaz et al. 2020)</w:t>
            </w:r>
            <w:r w:rsidRPr="00BD5F5D">
              <w:rPr>
                <w:rFonts w:asciiTheme="majorBidi" w:hAnsiTheme="majorBidi" w:cstheme="majorBidi"/>
                <w:sz w:val="16"/>
                <w:szCs w:val="16"/>
              </w:rPr>
              <w:fldChar w:fldCharType="end"/>
            </w:r>
          </w:p>
        </w:tc>
        <w:tc>
          <w:tcPr>
            <w:tcW w:w="3402" w:type="dxa"/>
          </w:tcPr>
          <w:p w:rsidR="00132FC7" w:rsidRPr="00BD5F5D" w:rsidRDefault="00132FC7" w:rsidP="00132FC7">
            <w:pPr>
              <w:rPr>
                <w:rFonts w:asciiTheme="majorBidi" w:hAnsiTheme="majorBidi" w:cstheme="majorBidi"/>
                <w:sz w:val="16"/>
                <w:szCs w:val="16"/>
              </w:rPr>
            </w:pPr>
            <w:r w:rsidRPr="00BD5F5D">
              <w:rPr>
                <w:rFonts w:asciiTheme="majorBidi" w:hAnsiTheme="majorBidi" w:cstheme="majorBidi"/>
                <w:sz w:val="16"/>
                <w:szCs w:val="16"/>
              </w:rPr>
              <w:t xml:space="preserve">Partial </w:t>
            </w:r>
            <w:proofErr w:type="spellStart"/>
            <w:r w:rsidRPr="00BD5F5D">
              <w:rPr>
                <w:rFonts w:asciiTheme="majorBidi" w:hAnsiTheme="majorBidi" w:cstheme="majorBidi"/>
                <w:sz w:val="16"/>
                <w:szCs w:val="16"/>
              </w:rPr>
              <w:t>cds</w:t>
            </w:r>
            <w:proofErr w:type="spellEnd"/>
            <w:r w:rsidRPr="00BD5F5D">
              <w:rPr>
                <w:rFonts w:asciiTheme="majorBidi" w:hAnsiTheme="majorBidi" w:cstheme="majorBidi"/>
                <w:sz w:val="16"/>
                <w:szCs w:val="16"/>
              </w:rPr>
              <w:t>, 99.75% BLAST identity to Polen5,kept</w:t>
            </w:r>
          </w:p>
        </w:tc>
      </w:tr>
      <w:tr w:rsidR="00BD5F5D" w:rsidRPr="00BD5F5D" w:rsidTr="00BD5F5D">
        <w:tc>
          <w:tcPr>
            <w:tcW w:w="329" w:type="dxa"/>
          </w:tcPr>
          <w:p w:rsidR="00132FC7" w:rsidRPr="00BD5F5D" w:rsidRDefault="001E2918" w:rsidP="00132FC7">
            <w:pPr>
              <w:rPr>
                <w:rFonts w:asciiTheme="majorBidi" w:hAnsiTheme="majorBidi" w:cstheme="majorBidi"/>
                <w:sz w:val="16"/>
                <w:szCs w:val="16"/>
              </w:rPr>
            </w:pPr>
            <w:r w:rsidRPr="00BD5F5D">
              <w:rPr>
                <w:rFonts w:asciiTheme="majorBidi" w:hAnsiTheme="majorBidi" w:cstheme="majorBidi"/>
                <w:sz w:val="16"/>
                <w:szCs w:val="16"/>
              </w:rPr>
              <w:t>67</w:t>
            </w:r>
          </w:p>
        </w:tc>
        <w:tc>
          <w:tcPr>
            <w:tcW w:w="1277" w:type="dxa"/>
          </w:tcPr>
          <w:p w:rsidR="00132FC7" w:rsidRPr="00BD5F5D" w:rsidRDefault="00132FC7" w:rsidP="00132FC7">
            <w:pPr>
              <w:rPr>
                <w:sz w:val="16"/>
                <w:szCs w:val="16"/>
              </w:rPr>
            </w:pPr>
            <w:r w:rsidRPr="00BD5F5D">
              <w:rPr>
                <w:rFonts w:asciiTheme="majorBidi" w:hAnsiTheme="majorBidi" w:cstheme="majorBidi"/>
                <w:sz w:val="16"/>
                <w:szCs w:val="16"/>
              </w:rPr>
              <w:t>05-TR-2018</w:t>
            </w:r>
          </w:p>
        </w:tc>
        <w:tc>
          <w:tcPr>
            <w:tcW w:w="992"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Turkey</w:t>
            </w:r>
          </w:p>
        </w:tc>
        <w:tc>
          <w:tcPr>
            <w:tcW w:w="1276"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Layer</w:t>
            </w:r>
          </w:p>
        </w:tc>
        <w:tc>
          <w:tcPr>
            <w:tcW w:w="567"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2018</w:t>
            </w:r>
          </w:p>
        </w:tc>
        <w:tc>
          <w:tcPr>
            <w:tcW w:w="992"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MN045208</w:t>
            </w:r>
          </w:p>
        </w:tc>
        <w:tc>
          <w:tcPr>
            <w:tcW w:w="709" w:type="dxa"/>
            <w:vAlign w:val="center"/>
          </w:tcPr>
          <w:p w:rsidR="00132FC7" w:rsidRPr="00BD5F5D" w:rsidRDefault="00132FC7" w:rsidP="00132FC7">
            <w:pPr>
              <w:jc w:val="center"/>
              <w:rPr>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m</w:t>
            </w:r>
          </w:p>
        </w:tc>
        <w:tc>
          <w:tcPr>
            <w:tcW w:w="851"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132FC7" w:rsidRPr="00BD5F5D" w:rsidRDefault="004255A2" w:rsidP="00132FC7">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80/00071668.2020.1758301","ISSN":"0007-1668","author":[{"dropping-particle":"","family":"Yilmaz","given":"A","non-dropping-particle":"","parse-names":false,"suffix":""},{"dropping-particle":"","family":"Turan","given":"N","non-dropping-particle":"","parse-names":false,"suffix":""},{"dropping-particle":"","family":"Bayraktar","given":"E","non-dropping-particle":"","parse-names":false,"suffix":""},{"dropping-particle":"","family":"Tali","given":"H E","non-dropping-particle":"","parse-names":false,"suffix":""},{"dropping-particle":"","family":"Aydin","given":"O","non-dropping-particle":"","parse-names":false,"suffix":""},{"dropping-particle":"","family":"Umar","given":"S","non-dropping-particle":"","parse-names":false,"suffix":""},{"dropping-particle":"","family":"Cakan","given":"B","non-dropping-particle":"","parse-names":false,"suffix":""},{"dropping-particle":"","family":"Sadeyen","given":"J.-R.","non-dropping-particle":"","parse-names":false,"suffix":""},{"dropping-particle":"","family":"Baigent","given":"S","non-dropping-particle":"","parse-names":false,"suffix":""},{"dropping-particle":"","family":"Iqbal","given":"M","non-dropping-particle":"","parse-names":false,"suffix":""},{"dropping-particle":"","family":"Nair","given":"V","non-dropping-particle":"","parse-names":false,"suffix":""},{"dropping-particle":"","family":"Yilmaz","given":"H","non-dropping-particle":"","parse-names":false,"suffix":""}],"container-title":"British Poultry Science","id":"ITEM-1","issue":"5","issued":{"date-parts":[["2020","9","2"]]},"note":"doi: 10.1080/00071668.2020.1758301","page":"523-530","publisher":"Taylor &amp; Francis","title":"Molecular characterisation and phylogenetic analysis of Marek’s disease virus in Turkish layer chickens","type":"article-journal","volume":"61"},"uris":["http://www.mendeley.com/documents/?uuid=42a16e7f-b81b-4e66-80fc-2ed4c672dc7c"]}],"mendeley":{"formattedCitation":"(Yilmaz et al. 2020)","plainTextFormattedCitation":"(Yilmaz et al. 2020)","previouslyFormattedCitation":"[24]"},"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Yilmaz et al. 2020)</w:t>
            </w:r>
            <w:r w:rsidRPr="00BD5F5D">
              <w:rPr>
                <w:rFonts w:asciiTheme="majorBidi" w:hAnsiTheme="majorBidi" w:cstheme="majorBidi"/>
                <w:sz w:val="16"/>
                <w:szCs w:val="16"/>
              </w:rPr>
              <w:fldChar w:fldCharType="end"/>
            </w:r>
          </w:p>
        </w:tc>
        <w:tc>
          <w:tcPr>
            <w:tcW w:w="3402" w:type="dxa"/>
          </w:tcPr>
          <w:p w:rsidR="00132FC7" w:rsidRPr="00BD5F5D" w:rsidRDefault="00132FC7" w:rsidP="00132FC7">
            <w:pPr>
              <w:rPr>
                <w:rFonts w:asciiTheme="majorBidi" w:hAnsiTheme="majorBidi" w:cstheme="majorBidi"/>
                <w:sz w:val="16"/>
                <w:szCs w:val="16"/>
              </w:rPr>
            </w:pPr>
            <w:r w:rsidRPr="00BD5F5D">
              <w:rPr>
                <w:rFonts w:asciiTheme="majorBidi" w:hAnsiTheme="majorBidi" w:cstheme="majorBidi"/>
                <w:sz w:val="16"/>
                <w:szCs w:val="16"/>
              </w:rPr>
              <w:t xml:space="preserve">Partial </w:t>
            </w:r>
            <w:proofErr w:type="spellStart"/>
            <w:r w:rsidRPr="00BD5F5D">
              <w:rPr>
                <w:rFonts w:asciiTheme="majorBidi" w:hAnsiTheme="majorBidi" w:cstheme="majorBidi"/>
                <w:sz w:val="16"/>
                <w:szCs w:val="16"/>
              </w:rPr>
              <w:t>cds</w:t>
            </w:r>
            <w:proofErr w:type="spellEnd"/>
            <w:r w:rsidRPr="00BD5F5D">
              <w:rPr>
                <w:rFonts w:asciiTheme="majorBidi" w:hAnsiTheme="majorBidi" w:cstheme="majorBidi"/>
                <w:sz w:val="16"/>
                <w:szCs w:val="16"/>
              </w:rPr>
              <w:t>, 100% BLAST identity to Polen5</w:t>
            </w:r>
          </w:p>
        </w:tc>
      </w:tr>
      <w:tr w:rsidR="00BD5F5D" w:rsidRPr="00BD5F5D" w:rsidTr="00BD5F5D">
        <w:tc>
          <w:tcPr>
            <w:tcW w:w="329" w:type="dxa"/>
          </w:tcPr>
          <w:p w:rsidR="00132FC7" w:rsidRPr="00BD5F5D" w:rsidRDefault="001E2918" w:rsidP="00132FC7">
            <w:pPr>
              <w:rPr>
                <w:rFonts w:asciiTheme="majorBidi" w:hAnsiTheme="majorBidi" w:cstheme="majorBidi"/>
                <w:sz w:val="16"/>
                <w:szCs w:val="16"/>
              </w:rPr>
            </w:pPr>
            <w:r w:rsidRPr="00BD5F5D">
              <w:rPr>
                <w:rFonts w:asciiTheme="majorBidi" w:hAnsiTheme="majorBidi" w:cstheme="majorBidi"/>
                <w:sz w:val="16"/>
                <w:szCs w:val="16"/>
              </w:rPr>
              <w:t>68</w:t>
            </w:r>
          </w:p>
        </w:tc>
        <w:tc>
          <w:tcPr>
            <w:tcW w:w="1277" w:type="dxa"/>
          </w:tcPr>
          <w:p w:rsidR="00132FC7" w:rsidRPr="00BD5F5D" w:rsidRDefault="00132FC7" w:rsidP="00132FC7">
            <w:pPr>
              <w:rPr>
                <w:sz w:val="16"/>
                <w:szCs w:val="16"/>
              </w:rPr>
            </w:pPr>
            <w:r w:rsidRPr="00BD5F5D">
              <w:rPr>
                <w:rFonts w:asciiTheme="majorBidi" w:hAnsiTheme="majorBidi" w:cstheme="majorBidi"/>
                <w:sz w:val="16"/>
                <w:szCs w:val="16"/>
              </w:rPr>
              <w:t>06-TR-2018</w:t>
            </w:r>
          </w:p>
        </w:tc>
        <w:tc>
          <w:tcPr>
            <w:tcW w:w="992"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Turkey</w:t>
            </w:r>
          </w:p>
        </w:tc>
        <w:tc>
          <w:tcPr>
            <w:tcW w:w="1276"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Layer</w:t>
            </w:r>
          </w:p>
        </w:tc>
        <w:tc>
          <w:tcPr>
            <w:tcW w:w="567"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2018</w:t>
            </w:r>
          </w:p>
        </w:tc>
        <w:tc>
          <w:tcPr>
            <w:tcW w:w="992"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MN045209</w:t>
            </w:r>
          </w:p>
        </w:tc>
        <w:tc>
          <w:tcPr>
            <w:tcW w:w="709" w:type="dxa"/>
            <w:vAlign w:val="center"/>
          </w:tcPr>
          <w:p w:rsidR="00132FC7" w:rsidRPr="00BD5F5D" w:rsidRDefault="00132FC7" w:rsidP="00132FC7">
            <w:pPr>
              <w:jc w:val="center"/>
              <w:rPr>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m</w:t>
            </w:r>
          </w:p>
        </w:tc>
        <w:tc>
          <w:tcPr>
            <w:tcW w:w="851"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132FC7" w:rsidRPr="00BD5F5D" w:rsidRDefault="004255A2" w:rsidP="00132FC7">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80/00071668.2020.1758301","ISSN":"0007-1668","author":[{"dropping-particle":"","family":"Yilmaz","given":"A","non-dropping-particle":"","parse-names":false,"suffix":""},{"dropping-particle":"","family":"Turan","given":"N","non-dropping-particle":"","parse-names":false,"suffix":""},{"dropping-particle":"","family":"Bayraktar","given":"E","non-dropping-particle":"","parse-names":false,"suffix":""},{"dropping-particle":"","family":"Tali","given":"H E","non-dropping-particle":"","parse-names":false,"suffix":""},{"dropping-particle":"","family":"Aydin","given":"O","non-dropping-particle":"","parse-names":false,"suffix":""},{"dropping-particle":"","family":"Umar","given":"S","non-dropping-particle":"","parse-names":false,"suffix":""},{"dropping-particle":"","family":"Cakan","given":"B","non-dropping-particle":"","parse-names":false,"suffix":""},{"dropping-particle":"","family":"Sadeyen","given":"J.-R.","non-dropping-particle":"","parse-names":false,"suffix":""},{"dropping-particle":"","family":"Baigent","given":"S","non-dropping-particle":"","parse-names":false,"suffix":""},{"dropping-particle":"","family":"Iqbal","given":"M","non-dropping-particle":"","parse-names":false,"suffix":""},{"dropping-particle":"","family":"Nair","given":"V","non-dropping-particle":"","parse-names":false,"suffix":""},{"dropping-particle":"","family":"Yilmaz","given":"H","non-dropping-particle":"","parse-names":false,"suffix":""}],"container-title":"British Poultry Science","id":"ITEM-1","issue":"5","issued":{"date-parts":[["2020","9","2"]]},"note":"doi: 10.1080/00071668.2020.1758301","page":"523-530","publisher":"Taylor &amp; Francis","title":"Molecular characterisation and phylogenetic analysis of Marek’s disease virus in Turkish layer chickens","type":"article-journal","volume":"61"},"uris":["http://www.mendeley.com/documents/?uuid=42a16e7f-b81b-4e66-80fc-2ed4c672dc7c"]}],"mendeley":{"formattedCitation":"(Yilmaz et al. 2020)","plainTextFormattedCitation":"(Yilmaz et al. 2020)","previouslyFormattedCitation":"[24]"},"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Yilmaz et al. 2020)</w:t>
            </w:r>
            <w:r w:rsidRPr="00BD5F5D">
              <w:rPr>
                <w:rFonts w:asciiTheme="majorBidi" w:hAnsiTheme="majorBidi" w:cstheme="majorBidi"/>
                <w:sz w:val="16"/>
                <w:szCs w:val="16"/>
              </w:rPr>
              <w:fldChar w:fldCharType="end"/>
            </w:r>
          </w:p>
        </w:tc>
        <w:tc>
          <w:tcPr>
            <w:tcW w:w="3402" w:type="dxa"/>
          </w:tcPr>
          <w:p w:rsidR="00132FC7" w:rsidRPr="00BD5F5D" w:rsidRDefault="00132FC7" w:rsidP="00132FC7">
            <w:pPr>
              <w:rPr>
                <w:rFonts w:asciiTheme="majorBidi" w:hAnsiTheme="majorBidi" w:cstheme="majorBidi"/>
                <w:sz w:val="16"/>
                <w:szCs w:val="16"/>
              </w:rPr>
            </w:pPr>
            <w:r w:rsidRPr="00BD5F5D">
              <w:rPr>
                <w:rFonts w:asciiTheme="majorBidi" w:hAnsiTheme="majorBidi" w:cstheme="majorBidi"/>
                <w:sz w:val="16"/>
                <w:szCs w:val="16"/>
              </w:rPr>
              <w:t xml:space="preserve">Partial </w:t>
            </w:r>
            <w:proofErr w:type="spellStart"/>
            <w:r w:rsidRPr="00BD5F5D">
              <w:rPr>
                <w:rFonts w:asciiTheme="majorBidi" w:hAnsiTheme="majorBidi" w:cstheme="majorBidi"/>
                <w:sz w:val="16"/>
                <w:szCs w:val="16"/>
              </w:rPr>
              <w:t>cds</w:t>
            </w:r>
            <w:proofErr w:type="spellEnd"/>
            <w:r w:rsidRPr="00BD5F5D">
              <w:rPr>
                <w:rFonts w:asciiTheme="majorBidi" w:hAnsiTheme="majorBidi" w:cstheme="majorBidi"/>
                <w:sz w:val="16"/>
                <w:szCs w:val="16"/>
              </w:rPr>
              <w:t>, 100% BLAST identity to Polen5</w:t>
            </w:r>
          </w:p>
        </w:tc>
      </w:tr>
      <w:tr w:rsidR="00BD5F5D" w:rsidRPr="00BD5F5D" w:rsidTr="00BD5F5D">
        <w:tc>
          <w:tcPr>
            <w:tcW w:w="329" w:type="dxa"/>
          </w:tcPr>
          <w:p w:rsidR="00132FC7" w:rsidRPr="00BD5F5D" w:rsidRDefault="001E2918" w:rsidP="00132FC7">
            <w:pPr>
              <w:rPr>
                <w:rFonts w:asciiTheme="majorBidi" w:hAnsiTheme="majorBidi" w:cstheme="majorBidi"/>
                <w:sz w:val="16"/>
                <w:szCs w:val="16"/>
              </w:rPr>
            </w:pPr>
            <w:r w:rsidRPr="00BD5F5D">
              <w:rPr>
                <w:rFonts w:asciiTheme="majorBidi" w:hAnsiTheme="majorBidi" w:cstheme="majorBidi"/>
                <w:sz w:val="16"/>
                <w:szCs w:val="16"/>
              </w:rPr>
              <w:t>69</w:t>
            </w:r>
          </w:p>
        </w:tc>
        <w:tc>
          <w:tcPr>
            <w:tcW w:w="1277" w:type="dxa"/>
          </w:tcPr>
          <w:p w:rsidR="00132FC7" w:rsidRPr="00BD5F5D" w:rsidRDefault="00132FC7" w:rsidP="00132FC7">
            <w:pPr>
              <w:rPr>
                <w:sz w:val="16"/>
                <w:szCs w:val="16"/>
              </w:rPr>
            </w:pPr>
            <w:r w:rsidRPr="00BD5F5D">
              <w:rPr>
                <w:rFonts w:asciiTheme="majorBidi" w:hAnsiTheme="majorBidi" w:cstheme="majorBidi"/>
                <w:sz w:val="16"/>
                <w:szCs w:val="16"/>
              </w:rPr>
              <w:t>07-TR-2018</w:t>
            </w:r>
          </w:p>
        </w:tc>
        <w:tc>
          <w:tcPr>
            <w:tcW w:w="992"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Turkey</w:t>
            </w:r>
          </w:p>
        </w:tc>
        <w:tc>
          <w:tcPr>
            <w:tcW w:w="1276"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Layer</w:t>
            </w:r>
          </w:p>
        </w:tc>
        <w:tc>
          <w:tcPr>
            <w:tcW w:w="567"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2018</w:t>
            </w:r>
          </w:p>
        </w:tc>
        <w:tc>
          <w:tcPr>
            <w:tcW w:w="992"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MN045210</w:t>
            </w:r>
          </w:p>
        </w:tc>
        <w:tc>
          <w:tcPr>
            <w:tcW w:w="709" w:type="dxa"/>
            <w:vAlign w:val="center"/>
          </w:tcPr>
          <w:p w:rsidR="00132FC7" w:rsidRPr="00BD5F5D" w:rsidRDefault="00132FC7" w:rsidP="00132FC7">
            <w:pPr>
              <w:jc w:val="center"/>
              <w:rPr>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m</w:t>
            </w:r>
          </w:p>
        </w:tc>
        <w:tc>
          <w:tcPr>
            <w:tcW w:w="851"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132FC7" w:rsidRPr="00BD5F5D" w:rsidRDefault="004255A2" w:rsidP="00132FC7">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80/00071668.2020.1758301","ISSN":"0007-1668","author":[{"dropping-particle":"","family":"Yilmaz","given":"A","non-dropping-particle":"","parse-names":false,"suffix":""},{"dropping-particle":"","family":"Turan","given":"N","non-dropping-particle":"","parse-names":false,"suffix":""},{"dropping-particle":"","family":"Bayraktar","given":"E","non-dropping-particle":"","parse-names":false,"suffix":""},{"dropping-particle":"","family":"Tali","given":"H E","non-dropping-particle":"","parse-names":false,"suffix":""},{"dropping-particle":"","family":"Aydin","given":"O","non-dropping-particle":"","parse-names":false,"suffix":""},{"dropping-particle":"","family":"Umar","given":"S","non-dropping-particle":"","parse-names":false,"suffix":""},{"dropping-particle":"","family":"Cakan","given":"B","non-dropping-particle":"","parse-names":false,"suffix":""},{"dropping-particle":"","family":"Sadeyen","given":"J.-R.","non-dropping-particle":"","parse-names":false,"suffix":""},{"dropping-particle":"","family":"Baigent","given":"S","non-dropping-particle":"","parse-names":false,"suffix":""},{"dropping-particle":"","family":"Iqbal","given":"M","non-dropping-particle":"","parse-names":false,"suffix":""},{"dropping-particle":"","family":"Nair","given":"V","non-dropping-particle":"","parse-names":false,"suffix":""},{"dropping-particle":"","family":"Yilmaz","given":"H","non-dropping-particle":"","parse-names":false,"suffix":""}],"container-title":"British Poultry Science","id":"ITEM-1","issue":"5","issued":{"date-parts":[["2020","9","2"]]},"note":"doi: 10.1080/00071668.2020.1758301","page":"523-530","publisher":"Taylor &amp; Francis","title":"Molecular characterisation and phylogenetic analysis of Marek’s disease virus in Turkish layer chickens","type":"article-journal","volume":"61"},"uris":["http://www.mendeley.com/documents/?uuid=42a16e7f-b81b-4e66-80fc-2ed4c672dc7c"]}],"mendeley":{"formattedCitation":"(Yilmaz et al. 2020)","plainTextFormattedCitation":"(Yilmaz et al. 2020)","previouslyFormattedCitation":"[24]"},"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Yilmaz et al. 2020)</w:t>
            </w:r>
            <w:r w:rsidRPr="00BD5F5D">
              <w:rPr>
                <w:rFonts w:asciiTheme="majorBidi" w:hAnsiTheme="majorBidi" w:cstheme="majorBidi"/>
                <w:sz w:val="16"/>
                <w:szCs w:val="16"/>
              </w:rPr>
              <w:fldChar w:fldCharType="end"/>
            </w:r>
          </w:p>
        </w:tc>
        <w:tc>
          <w:tcPr>
            <w:tcW w:w="3402" w:type="dxa"/>
          </w:tcPr>
          <w:p w:rsidR="00132FC7" w:rsidRPr="00BD5F5D" w:rsidRDefault="00132FC7" w:rsidP="00132FC7">
            <w:pPr>
              <w:rPr>
                <w:rFonts w:asciiTheme="majorBidi" w:hAnsiTheme="majorBidi" w:cstheme="majorBidi"/>
                <w:sz w:val="16"/>
                <w:szCs w:val="16"/>
              </w:rPr>
            </w:pPr>
            <w:r w:rsidRPr="00BD5F5D">
              <w:rPr>
                <w:rFonts w:asciiTheme="majorBidi" w:hAnsiTheme="majorBidi" w:cstheme="majorBidi"/>
                <w:sz w:val="16"/>
                <w:szCs w:val="16"/>
              </w:rPr>
              <w:t xml:space="preserve">Partial </w:t>
            </w:r>
            <w:proofErr w:type="spellStart"/>
            <w:r w:rsidRPr="00BD5F5D">
              <w:rPr>
                <w:rFonts w:asciiTheme="majorBidi" w:hAnsiTheme="majorBidi" w:cstheme="majorBidi"/>
                <w:sz w:val="16"/>
                <w:szCs w:val="16"/>
              </w:rPr>
              <w:t>cds</w:t>
            </w:r>
            <w:proofErr w:type="spellEnd"/>
            <w:r w:rsidRPr="00BD5F5D">
              <w:rPr>
                <w:rFonts w:asciiTheme="majorBidi" w:hAnsiTheme="majorBidi" w:cstheme="majorBidi"/>
                <w:sz w:val="16"/>
                <w:szCs w:val="16"/>
              </w:rPr>
              <w:t>, 100% BLAST identity to Polen5</w:t>
            </w:r>
          </w:p>
        </w:tc>
      </w:tr>
      <w:tr w:rsidR="00BD5F5D" w:rsidRPr="00BD5F5D" w:rsidTr="00BD5F5D">
        <w:tc>
          <w:tcPr>
            <w:tcW w:w="329" w:type="dxa"/>
          </w:tcPr>
          <w:p w:rsidR="00132FC7" w:rsidRPr="00BD5F5D" w:rsidRDefault="001E2918" w:rsidP="00132FC7">
            <w:pPr>
              <w:rPr>
                <w:rFonts w:asciiTheme="majorBidi" w:hAnsiTheme="majorBidi" w:cstheme="majorBidi"/>
                <w:sz w:val="16"/>
                <w:szCs w:val="16"/>
              </w:rPr>
            </w:pPr>
            <w:r w:rsidRPr="00BD5F5D">
              <w:rPr>
                <w:rFonts w:asciiTheme="majorBidi" w:hAnsiTheme="majorBidi" w:cstheme="majorBidi"/>
                <w:sz w:val="16"/>
                <w:szCs w:val="16"/>
              </w:rPr>
              <w:t>70</w:t>
            </w:r>
          </w:p>
        </w:tc>
        <w:tc>
          <w:tcPr>
            <w:tcW w:w="1277" w:type="dxa"/>
          </w:tcPr>
          <w:p w:rsidR="00132FC7" w:rsidRPr="00BD5F5D" w:rsidRDefault="00132FC7" w:rsidP="00132FC7">
            <w:pPr>
              <w:rPr>
                <w:sz w:val="16"/>
                <w:szCs w:val="16"/>
              </w:rPr>
            </w:pPr>
            <w:r w:rsidRPr="00BD5F5D">
              <w:rPr>
                <w:rFonts w:asciiTheme="majorBidi" w:hAnsiTheme="majorBidi" w:cstheme="majorBidi"/>
                <w:sz w:val="16"/>
                <w:szCs w:val="16"/>
              </w:rPr>
              <w:t>08-TR-2018</w:t>
            </w:r>
          </w:p>
        </w:tc>
        <w:tc>
          <w:tcPr>
            <w:tcW w:w="992"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Turkey</w:t>
            </w:r>
          </w:p>
        </w:tc>
        <w:tc>
          <w:tcPr>
            <w:tcW w:w="1276"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Layer</w:t>
            </w:r>
          </w:p>
        </w:tc>
        <w:tc>
          <w:tcPr>
            <w:tcW w:w="567"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2018</w:t>
            </w:r>
          </w:p>
        </w:tc>
        <w:tc>
          <w:tcPr>
            <w:tcW w:w="992"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MN045211</w:t>
            </w:r>
          </w:p>
        </w:tc>
        <w:tc>
          <w:tcPr>
            <w:tcW w:w="709" w:type="dxa"/>
            <w:vAlign w:val="center"/>
          </w:tcPr>
          <w:p w:rsidR="00132FC7" w:rsidRPr="00BD5F5D" w:rsidRDefault="00132FC7" w:rsidP="00132FC7">
            <w:pPr>
              <w:jc w:val="center"/>
              <w:rPr>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m</w:t>
            </w:r>
          </w:p>
        </w:tc>
        <w:tc>
          <w:tcPr>
            <w:tcW w:w="851"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132FC7" w:rsidRPr="00BD5F5D" w:rsidRDefault="004255A2" w:rsidP="00132FC7">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80/00071668.2020.1758301","ISSN":"0007-1668","author":[{"dropping-particle":"","family":"Yilmaz","given":"A","non-dropping-particle":"","parse-names":false,"suffix":""},{"dropping-particle":"","family":"Turan","given":"N","non-dropping-particle":"","parse-names":false,"suffix":""},{"dropping-particle":"","family":"Bayraktar","given":"E","non-dropping-particle":"","parse-names":false,"suffix":""},{"dropping-particle":"","family":"Tali","given":"H E","non-dropping-particle":"","parse-names":false,"suffix":""},{"dropping-particle":"","family":"Aydin","given":"O","non-dropping-particle":"","parse-names":false,"suffix":""},{"dropping-particle":"","family":"Umar","given":"S","non-dropping-particle":"","parse-names":false,"suffix":""},{"dropping-particle":"","family":"Cakan","given":"B","non-dropping-particle":"","parse-names":false,"suffix":""},{"dropping-particle":"","family":"Sadeyen","given":"J.-R.","non-dropping-particle":"","parse-names":false,"suffix":""},{"dropping-particle":"","family":"Baigent","given":"S","non-dropping-particle":"","parse-names":false,"suffix":""},{"dropping-particle":"","family":"Iqbal","given":"M","non-dropping-particle":"","parse-names":false,"suffix":""},{"dropping-particle":"","family":"Nair","given":"V","non-dropping-particle":"","parse-names":false,"suffix":""},{"dropping-particle":"","family":"Yilmaz","given":"H","non-dropping-particle":"","parse-names":false,"suffix":""}],"container-title":"British Poultry Science","id":"ITEM-1","issue":"5","issued":{"date-parts":[["2020","9","2"]]},"note":"doi: 10.1080/00071668.2020.1758301","page":"523-530","publisher":"Taylor &amp; Francis","title":"Molecular characterisation and phylogenetic analysis of Marek’s disease virus in Turkish layer chickens","type":"article-journal","volume":"61"},"uris":["http://www.mendeley.com/documents/?uuid=42a16e7f-b81b-4e66-80fc-2ed4c672dc7c"]}],"mendeley":{"formattedCitation":"(Yilmaz et al. 2020)","plainTextFormattedCitation":"(Yilmaz et al. 2020)","previouslyFormattedCitation":"[24]"},"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Yilmaz et al. 2020)</w:t>
            </w:r>
            <w:r w:rsidRPr="00BD5F5D">
              <w:rPr>
                <w:rFonts w:asciiTheme="majorBidi" w:hAnsiTheme="majorBidi" w:cstheme="majorBidi"/>
                <w:sz w:val="16"/>
                <w:szCs w:val="16"/>
              </w:rPr>
              <w:fldChar w:fldCharType="end"/>
            </w:r>
          </w:p>
        </w:tc>
        <w:tc>
          <w:tcPr>
            <w:tcW w:w="3402" w:type="dxa"/>
          </w:tcPr>
          <w:p w:rsidR="00132FC7" w:rsidRPr="00BD5F5D" w:rsidRDefault="00132FC7" w:rsidP="00132FC7">
            <w:pPr>
              <w:rPr>
                <w:rFonts w:asciiTheme="majorBidi" w:hAnsiTheme="majorBidi" w:cstheme="majorBidi"/>
                <w:sz w:val="16"/>
                <w:szCs w:val="16"/>
              </w:rPr>
            </w:pPr>
            <w:r w:rsidRPr="00BD5F5D">
              <w:rPr>
                <w:rFonts w:asciiTheme="majorBidi" w:hAnsiTheme="majorBidi" w:cstheme="majorBidi"/>
                <w:sz w:val="16"/>
                <w:szCs w:val="16"/>
              </w:rPr>
              <w:t xml:space="preserve">Partial </w:t>
            </w:r>
            <w:proofErr w:type="spellStart"/>
            <w:r w:rsidRPr="00BD5F5D">
              <w:rPr>
                <w:rFonts w:asciiTheme="majorBidi" w:hAnsiTheme="majorBidi" w:cstheme="majorBidi"/>
                <w:sz w:val="16"/>
                <w:szCs w:val="16"/>
              </w:rPr>
              <w:t>cds</w:t>
            </w:r>
            <w:proofErr w:type="spellEnd"/>
            <w:r w:rsidRPr="00BD5F5D">
              <w:rPr>
                <w:rFonts w:asciiTheme="majorBidi" w:hAnsiTheme="majorBidi" w:cstheme="majorBidi"/>
                <w:sz w:val="16"/>
                <w:szCs w:val="16"/>
              </w:rPr>
              <w:t>, 100% BLAST identity to Polen5</w:t>
            </w:r>
          </w:p>
        </w:tc>
      </w:tr>
      <w:tr w:rsidR="00BD5F5D" w:rsidRPr="00BD5F5D" w:rsidTr="00BD5F5D">
        <w:tc>
          <w:tcPr>
            <w:tcW w:w="329" w:type="dxa"/>
          </w:tcPr>
          <w:p w:rsidR="00132FC7" w:rsidRPr="00BD5F5D" w:rsidRDefault="001E2918" w:rsidP="00132FC7">
            <w:pPr>
              <w:rPr>
                <w:rFonts w:asciiTheme="majorBidi" w:hAnsiTheme="majorBidi" w:cstheme="majorBidi"/>
                <w:sz w:val="16"/>
                <w:szCs w:val="16"/>
              </w:rPr>
            </w:pPr>
            <w:r w:rsidRPr="00BD5F5D">
              <w:rPr>
                <w:rFonts w:asciiTheme="majorBidi" w:hAnsiTheme="majorBidi" w:cstheme="majorBidi"/>
                <w:sz w:val="16"/>
                <w:szCs w:val="16"/>
              </w:rPr>
              <w:t>71</w:t>
            </w:r>
          </w:p>
        </w:tc>
        <w:tc>
          <w:tcPr>
            <w:tcW w:w="1277" w:type="dxa"/>
          </w:tcPr>
          <w:p w:rsidR="00132FC7" w:rsidRPr="00BD5F5D" w:rsidRDefault="00132FC7" w:rsidP="00132FC7">
            <w:pPr>
              <w:rPr>
                <w:rFonts w:asciiTheme="majorBidi" w:hAnsiTheme="majorBidi" w:cstheme="majorBidi"/>
                <w:sz w:val="16"/>
                <w:szCs w:val="16"/>
              </w:rPr>
            </w:pPr>
            <w:r w:rsidRPr="00BD5F5D">
              <w:rPr>
                <w:rFonts w:asciiTheme="majorBidi" w:hAnsiTheme="majorBidi" w:cstheme="majorBidi"/>
                <w:sz w:val="16"/>
                <w:szCs w:val="16"/>
              </w:rPr>
              <w:t>09-TR-2018</w:t>
            </w:r>
          </w:p>
        </w:tc>
        <w:tc>
          <w:tcPr>
            <w:tcW w:w="992"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Turkey</w:t>
            </w:r>
          </w:p>
        </w:tc>
        <w:tc>
          <w:tcPr>
            <w:tcW w:w="1276"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Layer</w:t>
            </w:r>
          </w:p>
        </w:tc>
        <w:tc>
          <w:tcPr>
            <w:tcW w:w="567"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2018</w:t>
            </w:r>
          </w:p>
        </w:tc>
        <w:tc>
          <w:tcPr>
            <w:tcW w:w="992"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MN045212</w:t>
            </w:r>
          </w:p>
        </w:tc>
        <w:tc>
          <w:tcPr>
            <w:tcW w:w="709" w:type="dxa"/>
            <w:vAlign w:val="center"/>
          </w:tcPr>
          <w:p w:rsidR="00132FC7" w:rsidRPr="00BD5F5D" w:rsidRDefault="00132FC7" w:rsidP="00132FC7">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m</w:t>
            </w:r>
          </w:p>
        </w:tc>
        <w:tc>
          <w:tcPr>
            <w:tcW w:w="851"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132FC7" w:rsidRPr="00BD5F5D" w:rsidRDefault="004255A2" w:rsidP="00132FC7">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10.1080/00071668.2020.1758301","ISSN":"0007-1668","author":[{"dropping-particle":"","family":"Yilmaz","given":"A","non-dropping-particle":"","parse-names":false,"suffix":""},{"dropping-particle":"","family":"Turan","given":"N","non-dropping-particle":"","parse-names":false,"suffix":""},{"dropping-particle":"","family":"Bayraktar","given":"E","non-dropping-particle":"","parse-names":false,"suffix":""},{"dropping-particle":"","family":"Tali","given":"H E","non-dropping-particle":"","parse-names":false,"suffix":""},{"dropping-particle":"","family":"Aydin","given":"O","non-dropping-particle":"","parse-names":false,"suffix":""},{"dropping-particle":"","family":"Umar","given":"S","non-dropping-particle":"","parse-names":false,"suffix":""},{"dropping-particle":"","family":"Cakan","given":"B","non-dropping-particle":"","parse-names":false,"suffix":""},{"dropping-particle":"","family":"Sadeyen","given":"J.-R.","non-dropping-particle":"","parse-names":false,"suffix":""},{"dropping-particle":"","family":"Baigent","given":"S","non-dropping-particle":"","parse-names":false,"suffix":""},{"dropping-particle":"","family":"Iqbal","given":"M","non-dropping-particle":"","parse-names":false,"suffix":""},{"dropping-particle":"","family":"Nair","given":"V","non-dropping-particle":"","parse-names":false,"suffix":""},{"dropping-particle":"","family":"Yilmaz","given":"H","non-dropping-particle":"","parse-names":false,"suffix":""}],"container-title":"British Poultry Science","id":"ITEM-1","issue":"5","issued":{"date-parts":[["2020","9","2"]]},"note":"doi: 10.1080/00071668.2020.1758301","page":"523-530","publisher":"Taylor &amp; Francis","title":"Molecular characterisation and phylogenetic analysis of Marek’s disease virus in Turkish layer chickens","type":"article-journal","volume":"61"},"uris":["http://www.mendeley.com/documents/?uuid=42a16e7f-b81b-4e66-80fc-2ed4c672dc7c"]}],"mendeley":{"formattedCitation":"(Yilmaz et al. 2020)","plainTextFormattedCitation":"(Yilmaz et al. 2020)","previouslyFormattedCitation":"[24]"},"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Yilmaz et al. 2020)</w:t>
            </w:r>
            <w:r w:rsidRPr="00BD5F5D">
              <w:rPr>
                <w:rFonts w:asciiTheme="majorBidi" w:hAnsiTheme="majorBidi" w:cstheme="majorBidi"/>
                <w:sz w:val="16"/>
                <w:szCs w:val="16"/>
              </w:rPr>
              <w:fldChar w:fldCharType="end"/>
            </w:r>
          </w:p>
        </w:tc>
        <w:tc>
          <w:tcPr>
            <w:tcW w:w="3402" w:type="dxa"/>
          </w:tcPr>
          <w:p w:rsidR="00132FC7" w:rsidRPr="00BD5F5D" w:rsidRDefault="00132FC7" w:rsidP="00132FC7">
            <w:pPr>
              <w:rPr>
                <w:rFonts w:asciiTheme="majorBidi" w:hAnsiTheme="majorBidi" w:cstheme="majorBidi"/>
                <w:sz w:val="16"/>
                <w:szCs w:val="16"/>
              </w:rPr>
            </w:pPr>
            <w:r w:rsidRPr="00BD5F5D">
              <w:rPr>
                <w:rFonts w:asciiTheme="majorBidi" w:hAnsiTheme="majorBidi" w:cstheme="majorBidi"/>
                <w:sz w:val="16"/>
                <w:szCs w:val="16"/>
              </w:rPr>
              <w:t xml:space="preserve">Partial </w:t>
            </w:r>
            <w:proofErr w:type="spellStart"/>
            <w:r w:rsidRPr="00BD5F5D">
              <w:rPr>
                <w:rFonts w:asciiTheme="majorBidi" w:hAnsiTheme="majorBidi" w:cstheme="majorBidi"/>
                <w:sz w:val="16"/>
                <w:szCs w:val="16"/>
              </w:rPr>
              <w:t>cds</w:t>
            </w:r>
            <w:proofErr w:type="spellEnd"/>
            <w:r w:rsidRPr="00BD5F5D">
              <w:rPr>
                <w:rFonts w:asciiTheme="majorBidi" w:hAnsiTheme="majorBidi" w:cstheme="majorBidi"/>
                <w:sz w:val="16"/>
                <w:szCs w:val="16"/>
              </w:rPr>
              <w:t>, 100% BLAST identity to Polen5</w:t>
            </w:r>
          </w:p>
        </w:tc>
      </w:tr>
      <w:tr w:rsidR="00BD5F5D" w:rsidRPr="00BD5F5D" w:rsidTr="00BD5F5D">
        <w:tc>
          <w:tcPr>
            <w:tcW w:w="329" w:type="dxa"/>
          </w:tcPr>
          <w:p w:rsidR="00132FC7" w:rsidRPr="00BD5F5D" w:rsidRDefault="001E2918" w:rsidP="00132FC7">
            <w:pPr>
              <w:rPr>
                <w:rFonts w:asciiTheme="majorBidi" w:hAnsiTheme="majorBidi" w:cstheme="majorBidi"/>
                <w:sz w:val="16"/>
                <w:szCs w:val="16"/>
              </w:rPr>
            </w:pPr>
            <w:r w:rsidRPr="00BD5F5D">
              <w:rPr>
                <w:rFonts w:asciiTheme="majorBidi" w:hAnsiTheme="majorBidi" w:cstheme="majorBidi"/>
                <w:sz w:val="16"/>
                <w:szCs w:val="16"/>
              </w:rPr>
              <w:t>72</w:t>
            </w:r>
          </w:p>
        </w:tc>
        <w:tc>
          <w:tcPr>
            <w:tcW w:w="1277" w:type="dxa"/>
          </w:tcPr>
          <w:p w:rsidR="00132FC7" w:rsidRPr="00BD5F5D" w:rsidRDefault="00132FC7" w:rsidP="00132FC7">
            <w:pPr>
              <w:rPr>
                <w:rFonts w:asciiTheme="majorBidi" w:hAnsiTheme="majorBidi" w:cstheme="majorBidi"/>
                <w:sz w:val="16"/>
                <w:szCs w:val="16"/>
              </w:rPr>
            </w:pPr>
            <w:r w:rsidRPr="00BD5F5D">
              <w:rPr>
                <w:rFonts w:asciiTheme="majorBidi" w:hAnsiTheme="majorBidi" w:cstheme="majorBidi"/>
                <w:sz w:val="16"/>
                <w:szCs w:val="16"/>
              </w:rPr>
              <w:t>Fayoum_2018</w:t>
            </w:r>
          </w:p>
        </w:tc>
        <w:tc>
          <w:tcPr>
            <w:tcW w:w="992"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Egypt</w:t>
            </w:r>
          </w:p>
        </w:tc>
        <w:tc>
          <w:tcPr>
            <w:tcW w:w="1276"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Turkey</w:t>
            </w:r>
          </w:p>
        </w:tc>
        <w:tc>
          <w:tcPr>
            <w:tcW w:w="567"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2018</w:t>
            </w:r>
          </w:p>
        </w:tc>
        <w:tc>
          <w:tcPr>
            <w:tcW w:w="992" w:type="dxa"/>
            <w:vAlign w:val="center"/>
          </w:tcPr>
          <w:p w:rsidR="00132FC7" w:rsidRPr="00BD5F5D" w:rsidRDefault="00132FC7" w:rsidP="00132FC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heme="majorBidi" w:eastAsia="Times New Roman" w:hAnsiTheme="majorBidi" w:cstheme="majorBidi"/>
                <w:color w:val="000000"/>
                <w:sz w:val="16"/>
                <w:szCs w:val="16"/>
              </w:rPr>
            </w:pPr>
            <w:r w:rsidRPr="00BD5F5D">
              <w:rPr>
                <w:rFonts w:asciiTheme="majorBidi" w:eastAsia="Times New Roman" w:hAnsiTheme="majorBidi" w:cstheme="majorBidi"/>
                <w:color w:val="000000"/>
                <w:sz w:val="16"/>
                <w:szCs w:val="16"/>
              </w:rPr>
              <w:t>MK261778</w:t>
            </w:r>
          </w:p>
        </w:tc>
        <w:tc>
          <w:tcPr>
            <w:tcW w:w="709" w:type="dxa"/>
            <w:vAlign w:val="center"/>
          </w:tcPr>
          <w:p w:rsidR="00132FC7" w:rsidRPr="00BD5F5D" w:rsidRDefault="00132FC7" w:rsidP="00132FC7">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3</w:t>
            </w:r>
          </w:p>
        </w:tc>
        <w:tc>
          <w:tcPr>
            <w:tcW w:w="567" w:type="dxa"/>
            <w:vAlign w:val="center"/>
          </w:tcPr>
          <w:p w:rsidR="00132FC7" w:rsidRPr="00BD5F5D" w:rsidRDefault="00132FC7" w:rsidP="00132FC7">
            <w:pPr>
              <w:jc w:val="center"/>
              <w:rPr>
                <w:sz w:val="16"/>
                <w:szCs w:val="16"/>
              </w:rPr>
            </w:pPr>
            <w:r w:rsidRPr="00BD5F5D">
              <w:rPr>
                <w:rFonts w:asciiTheme="majorBidi" w:hAnsiTheme="majorBidi" w:cstheme="majorBidi"/>
                <w:sz w:val="16"/>
                <w:szCs w:val="16"/>
              </w:rPr>
              <w:t>m</w:t>
            </w:r>
          </w:p>
        </w:tc>
        <w:tc>
          <w:tcPr>
            <w:tcW w:w="851"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132FC7" w:rsidRPr="00BD5F5D" w:rsidRDefault="004255A2" w:rsidP="00132FC7">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3402" w:type="dxa"/>
          </w:tcPr>
          <w:p w:rsidR="00132FC7" w:rsidRPr="00BD5F5D" w:rsidRDefault="00132FC7" w:rsidP="00132FC7">
            <w:pPr>
              <w:rPr>
                <w:rFonts w:asciiTheme="majorBidi" w:hAnsiTheme="majorBidi" w:cstheme="majorBidi"/>
                <w:sz w:val="16"/>
                <w:szCs w:val="16"/>
              </w:rPr>
            </w:pPr>
            <w:r w:rsidRPr="00BD5F5D">
              <w:rPr>
                <w:rFonts w:asciiTheme="majorBidi" w:hAnsiTheme="majorBidi" w:cstheme="majorBidi"/>
                <w:sz w:val="16"/>
                <w:szCs w:val="16"/>
              </w:rPr>
              <w:t xml:space="preserve">Partial </w:t>
            </w:r>
            <w:proofErr w:type="spellStart"/>
            <w:r w:rsidRPr="00BD5F5D">
              <w:rPr>
                <w:rFonts w:asciiTheme="majorBidi" w:hAnsiTheme="majorBidi" w:cstheme="majorBidi"/>
                <w:sz w:val="16"/>
                <w:szCs w:val="16"/>
              </w:rPr>
              <w:t>cds</w:t>
            </w:r>
            <w:proofErr w:type="spellEnd"/>
          </w:p>
        </w:tc>
      </w:tr>
      <w:tr w:rsidR="00BD5F5D" w:rsidRPr="00BD5F5D" w:rsidTr="0091389E">
        <w:tc>
          <w:tcPr>
            <w:tcW w:w="329" w:type="dxa"/>
          </w:tcPr>
          <w:p w:rsidR="00132FC7" w:rsidRPr="00BD5F5D" w:rsidRDefault="001E2918" w:rsidP="00132FC7">
            <w:pPr>
              <w:rPr>
                <w:rFonts w:asciiTheme="majorBidi" w:hAnsiTheme="majorBidi" w:cstheme="majorBidi"/>
                <w:sz w:val="16"/>
                <w:szCs w:val="16"/>
              </w:rPr>
            </w:pPr>
            <w:r w:rsidRPr="00BD5F5D">
              <w:rPr>
                <w:rFonts w:asciiTheme="majorBidi" w:hAnsiTheme="majorBidi" w:cstheme="majorBidi"/>
                <w:sz w:val="16"/>
                <w:szCs w:val="16"/>
              </w:rPr>
              <w:t>73</w:t>
            </w:r>
          </w:p>
        </w:tc>
        <w:tc>
          <w:tcPr>
            <w:tcW w:w="1277" w:type="dxa"/>
          </w:tcPr>
          <w:p w:rsidR="00132FC7" w:rsidRPr="00BD5F5D" w:rsidRDefault="00132FC7" w:rsidP="00132FC7">
            <w:pPr>
              <w:rPr>
                <w:rFonts w:asciiTheme="majorBidi" w:hAnsiTheme="majorBidi" w:cstheme="majorBidi"/>
                <w:sz w:val="16"/>
                <w:szCs w:val="16"/>
              </w:rPr>
            </w:pPr>
            <w:r w:rsidRPr="00BD5F5D">
              <w:rPr>
                <w:rFonts w:asciiTheme="majorBidi" w:hAnsiTheme="majorBidi" w:cstheme="majorBidi"/>
                <w:sz w:val="16"/>
                <w:szCs w:val="16"/>
              </w:rPr>
              <w:t>SMI14-Kampung</w:t>
            </w:r>
          </w:p>
        </w:tc>
        <w:tc>
          <w:tcPr>
            <w:tcW w:w="992" w:type="dxa"/>
          </w:tcPr>
          <w:p w:rsidR="00132FC7" w:rsidRPr="00BD5F5D" w:rsidRDefault="00132FC7" w:rsidP="0091389E">
            <w:pPr>
              <w:jc w:val="center"/>
              <w:rPr>
                <w:rFonts w:asciiTheme="majorBidi" w:hAnsiTheme="majorBidi" w:cstheme="majorBidi"/>
                <w:sz w:val="16"/>
                <w:szCs w:val="16"/>
              </w:rPr>
            </w:pPr>
            <w:r w:rsidRPr="00BD5F5D">
              <w:rPr>
                <w:rFonts w:asciiTheme="majorBidi" w:hAnsiTheme="majorBidi" w:cstheme="majorBidi"/>
                <w:sz w:val="16"/>
                <w:szCs w:val="16"/>
              </w:rPr>
              <w:t>Indonesia</w:t>
            </w:r>
          </w:p>
        </w:tc>
        <w:tc>
          <w:tcPr>
            <w:tcW w:w="1276" w:type="dxa"/>
          </w:tcPr>
          <w:p w:rsidR="00132FC7" w:rsidRPr="00BD5F5D" w:rsidRDefault="00132FC7" w:rsidP="0091389E">
            <w:pPr>
              <w:jc w:val="center"/>
              <w:rPr>
                <w:rFonts w:asciiTheme="majorBidi" w:hAnsiTheme="majorBidi" w:cstheme="majorBidi"/>
                <w:sz w:val="16"/>
                <w:szCs w:val="16"/>
              </w:rPr>
            </w:pPr>
            <w:r w:rsidRPr="00BD5F5D">
              <w:rPr>
                <w:rFonts w:asciiTheme="majorBidi" w:hAnsiTheme="majorBidi" w:cstheme="majorBidi"/>
                <w:sz w:val="16"/>
                <w:szCs w:val="16"/>
              </w:rPr>
              <w:t>Chicken</w:t>
            </w:r>
          </w:p>
        </w:tc>
        <w:tc>
          <w:tcPr>
            <w:tcW w:w="567" w:type="dxa"/>
          </w:tcPr>
          <w:p w:rsidR="00132FC7" w:rsidRPr="00BD5F5D" w:rsidRDefault="00132FC7" w:rsidP="0091389E">
            <w:pPr>
              <w:jc w:val="center"/>
              <w:rPr>
                <w:rFonts w:asciiTheme="majorBidi" w:hAnsiTheme="majorBidi" w:cstheme="majorBidi"/>
                <w:sz w:val="16"/>
                <w:szCs w:val="16"/>
              </w:rPr>
            </w:pPr>
            <w:r w:rsidRPr="00BD5F5D">
              <w:rPr>
                <w:rFonts w:asciiTheme="majorBidi" w:hAnsiTheme="majorBidi" w:cstheme="majorBidi"/>
                <w:sz w:val="16"/>
                <w:szCs w:val="16"/>
              </w:rPr>
              <w:t>2014</w:t>
            </w:r>
          </w:p>
        </w:tc>
        <w:tc>
          <w:tcPr>
            <w:tcW w:w="992" w:type="dxa"/>
          </w:tcPr>
          <w:p w:rsidR="00132FC7" w:rsidRPr="00BD5F5D" w:rsidRDefault="00132FC7" w:rsidP="0091389E">
            <w:pPr>
              <w:jc w:val="center"/>
              <w:rPr>
                <w:rFonts w:asciiTheme="majorBidi" w:hAnsiTheme="majorBidi" w:cstheme="majorBidi"/>
                <w:sz w:val="16"/>
                <w:szCs w:val="16"/>
              </w:rPr>
            </w:pPr>
            <w:r w:rsidRPr="00BD5F5D">
              <w:rPr>
                <w:rFonts w:asciiTheme="majorBidi" w:hAnsiTheme="majorBidi" w:cstheme="majorBidi"/>
                <w:sz w:val="16"/>
                <w:szCs w:val="16"/>
              </w:rPr>
              <w:t>MF447460</w:t>
            </w:r>
          </w:p>
        </w:tc>
        <w:tc>
          <w:tcPr>
            <w:tcW w:w="709" w:type="dxa"/>
          </w:tcPr>
          <w:p w:rsidR="00132FC7" w:rsidRPr="00BD5F5D" w:rsidRDefault="00132FC7" w:rsidP="0091389E">
            <w:pPr>
              <w:jc w:val="center"/>
              <w:rPr>
                <w:rFonts w:asciiTheme="majorBidi" w:hAnsiTheme="majorBidi" w:cstheme="majorBidi"/>
                <w:sz w:val="16"/>
                <w:szCs w:val="16"/>
              </w:rPr>
            </w:pPr>
            <w:proofErr w:type="spellStart"/>
            <w:r w:rsidRPr="00BD5F5D">
              <w:rPr>
                <w:rFonts w:asciiTheme="majorBidi" w:hAnsiTheme="majorBidi" w:cstheme="majorBidi"/>
                <w:sz w:val="16"/>
                <w:szCs w:val="16"/>
              </w:rPr>
              <w:t>meq</w:t>
            </w:r>
            <w:proofErr w:type="spellEnd"/>
          </w:p>
        </w:tc>
        <w:tc>
          <w:tcPr>
            <w:tcW w:w="425" w:type="dxa"/>
          </w:tcPr>
          <w:p w:rsidR="00132FC7" w:rsidRPr="00BD5F5D" w:rsidRDefault="00132FC7" w:rsidP="0091389E">
            <w:pPr>
              <w:jc w:val="center"/>
              <w:rPr>
                <w:rFonts w:asciiTheme="majorBidi" w:hAnsiTheme="majorBidi" w:cstheme="majorBidi"/>
                <w:sz w:val="16"/>
                <w:szCs w:val="16"/>
              </w:rPr>
            </w:pPr>
            <w:r w:rsidRPr="00BD5F5D">
              <w:rPr>
                <w:rFonts w:asciiTheme="majorBidi" w:hAnsiTheme="majorBidi" w:cstheme="majorBidi"/>
                <w:sz w:val="16"/>
                <w:szCs w:val="16"/>
              </w:rPr>
              <w:t>339</w:t>
            </w:r>
          </w:p>
        </w:tc>
        <w:tc>
          <w:tcPr>
            <w:tcW w:w="425" w:type="dxa"/>
          </w:tcPr>
          <w:p w:rsidR="00132FC7" w:rsidRPr="00BD5F5D" w:rsidRDefault="00132FC7" w:rsidP="0091389E">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425" w:type="dxa"/>
          </w:tcPr>
          <w:p w:rsidR="00132FC7" w:rsidRPr="00BD5F5D" w:rsidRDefault="00132FC7" w:rsidP="0091389E">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tcPr>
          <w:p w:rsidR="00132FC7" w:rsidRPr="00BD5F5D" w:rsidRDefault="00132FC7" w:rsidP="0091389E">
            <w:pPr>
              <w:jc w:val="center"/>
              <w:rPr>
                <w:rFonts w:asciiTheme="majorBidi" w:hAnsiTheme="majorBidi" w:cstheme="majorBidi"/>
                <w:sz w:val="16"/>
                <w:szCs w:val="16"/>
              </w:rPr>
            </w:pPr>
            <w:r w:rsidRPr="00BD5F5D">
              <w:rPr>
                <w:rFonts w:asciiTheme="majorBidi" w:hAnsiTheme="majorBidi" w:cstheme="majorBidi"/>
                <w:sz w:val="16"/>
                <w:szCs w:val="16"/>
              </w:rPr>
              <w:t>4</w:t>
            </w:r>
          </w:p>
        </w:tc>
        <w:tc>
          <w:tcPr>
            <w:tcW w:w="567" w:type="dxa"/>
          </w:tcPr>
          <w:p w:rsidR="00132FC7" w:rsidRPr="00BD5F5D" w:rsidRDefault="00132FC7" w:rsidP="0091389E">
            <w:pPr>
              <w:jc w:val="center"/>
              <w:rPr>
                <w:sz w:val="16"/>
                <w:szCs w:val="16"/>
              </w:rPr>
            </w:pPr>
            <w:r w:rsidRPr="00BD5F5D">
              <w:rPr>
                <w:rFonts w:asciiTheme="majorBidi" w:hAnsiTheme="majorBidi" w:cstheme="majorBidi"/>
                <w:sz w:val="16"/>
                <w:szCs w:val="16"/>
              </w:rPr>
              <w:t>m</w:t>
            </w:r>
          </w:p>
        </w:tc>
        <w:tc>
          <w:tcPr>
            <w:tcW w:w="851" w:type="dxa"/>
          </w:tcPr>
          <w:p w:rsidR="00132FC7" w:rsidRPr="00BD5F5D" w:rsidRDefault="00132FC7" w:rsidP="0091389E">
            <w:pPr>
              <w:jc w:val="center"/>
              <w:rPr>
                <w:rFonts w:asciiTheme="majorBidi" w:hAnsiTheme="majorBidi" w:cstheme="majorBidi"/>
                <w:sz w:val="16"/>
                <w:szCs w:val="16"/>
              </w:rPr>
            </w:pPr>
            <w:proofErr w:type="spellStart"/>
            <w:r w:rsidRPr="00BD5F5D">
              <w:rPr>
                <w:rFonts w:asciiTheme="majorBidi" w:hAnsiTheme="majorBidi" w:cstheme="majorBidi"/>
                <w:sz w:val="16"/>
                <w:szCs w:val="16"/>
              </w:rPr>
              <w:t>vv</w:t>
            </w:r>
            <w:proofErr w:type="spellEnd"/>
          </w:p>
        </w:tc>
        <w:tc>
          <w:tcPr>
            <w:tcW w:w="567" w:type="dxa"/>
          </w:tcPr>
          <w:p w:rsidR="00132FC7" w:rsidRPr="00BD5F5D" w:rsidRDefault="004255A2" w:rsidP="0091389E">
            <w:pPr>
              <w:jc w:val="center"/>
              <w:rPr>
                <w:rFonts w:asciiTheme="majorBidi" w:hAnsiTheme="majorBidi" w:cstheme="majorBidi"/>
                <w:sz w:val="16"/>
                <w:szCs w:val="16"/>
              </w:rPr>
            </w:pPr>
            <w:r w:rsidRPr="00BD5F5D">
              <w:rPr>
                <w:rFonts w:asciiTheme="majorBidi" w:hAnsiTheme="majorBidi" w:cstheme="majorBidi"/>
                <w:sz w:val="16"/>
                <w:szCs w:val="16"/>
              </w:rPr>
              <w:t>I</w:t>
            </w:r>
          </w:p>
        </w:tc>
        <w:tc>
          <w:tcPr>
            <w:tcW w:w="1843" w:type="dxa"/>
            <w:vAlign w:val="center"/>
          </w:tcPr>
          <w:p w:rsidR="00132FC7" w:rsidRPr="00BD5F5D" w:rsidRDefault="00132FC7" w:rsidP="00132FC7">
            <w:pPr>
              <w:jc w:val="center"/>
              <w:rPr>
                <w:rFonts w:asciiTheme="majorBidi" w:hAnsiTheme="majorBidi" w:cstheme="majorBidi"/>
                <w:sz w:val="16"/>
                <w:szCs w:val="16"/>
              </w:rPr>
            </w:pPr>
            <w:r w:rsidRPr="00BD5F5D">
              <w:rPr>
                <w:rFonts w:asciiTheme="majorBidi" w:hAnsiTheme="majorBidi" w:cstheme="majorBidi"/>
                <w:sz w:val="16"/>
                <w:szCs w:val="16"/>
              </w:rPr>
              <w:fldChar w:fldCharType="begin" w:fldLock="1"/>
            </w:r>
            <w:r w:rsidR="00BD5F5D" w:rsidRPr="00BD5F5D">
              <w:rPr>
                <w:rFonts w:asciiTheme="majorBidi" w:hAnsiTheme="majorBidi" w:cstheme="majorBidi"/>
                <w:sz w:val="16"/>
                <w:szCs w:val="16"/>
              </w:rPr>
              <w:instrText>ADDIN CSL_CITATION {"citationItems":[{"id":"ITEM-1","itemData":{"DOI":"https://doi.org/10.1016/j.hjb.2016.12.004","ISSN":"1978-3019","abstract":"There is an increasing trend to use molecular approaches to the study of Marek’s disease virus serotype 1 (MDV-1), the causative agent for the neoplastic syndrome of chickens known as Marek’s disease. The meq gene is of particular interest as it is the principal oncogene of the virus. This study aimed to characterize the meq gene of field strains of MDV-1 circulating in Kampung and Arabic chicken farms in Sukabumi, West Java, Indonesia during 2014. This study detected circulating MDV-1 strains in Kampung chickens in extracts from feather, blood and dust samples. In comparison only the MDV-1 vaccine strain CVI988/Rispens was identified in Arabic chickens in feather samples. Although the MDV-1 field strain, SMI14-KampungCk was detected in healthy Kampung chicken. Its meq gene is identical with Marek’s disease virus causing outbreak in layer farms in North Sumatera in 2013. Our result shows that the meq gene of Marek’s virus field strain from Sukabumi has the closest proximity with G2, a very virulent Marek’s disease virus from China. The molecular analyses of the meq gene indicated that SMI14-KampungCk has pathotype trait of virulent or very virulent.","author":[{"dropping-particle":"","family":"Hartawan","given":"Risza","non-dropping-particle":"","parse-names":false,"suffix":""},{"dropping-particle":"","family":"Dharmayanti","given":"Ni Luh Putu Indi","non-dropping-particle":"","parse-names":false,"suffix":""}],"container-title":"HAYATI Journal of Biosciences","id":"ITEM-1","issue":"4","issued":{"date-parts":[["2016"]]},"page":"160-167","title":"The Meq Gene Molecular Profile of Marek’s Disease Virus Serotype 1 From Kampung and Arabic Chicken Farms in Sukabumi, West Java, Indonesia","type":"article-journal","volume":"23"},"uris":["http://www.mendeley.com/documents/?uuid=4b3896c0-1995-4cfc-8c49-51a5a081d68e"]}],"mendeley":{"formattedCitation":"(Hartawan and Dharmayanti 2016)","plainTextFormattedCitation":"(Hartawan and Dharmayanti 2016)","previouslyFormattedCitation":"[25]"},"properties":{"noteIndex":0},"schema":"https://github.com/citation-style-language/schema/raw/master/csl-citation.json"}</w:instrText>
            </w:r>
            <w:r w:rsidRPr="00BD5F5D">
              <w:rPr>
                <w:rFonts w:asciiTheme="majorBidi" w:hAnsiTheme="majorBidi" w:cstheme="majorBidi"/>
                <w:sz w:val="16"/>
                <w:szCs w:val="16"/>
              </w:rPr>
              <w:fldChar w:fldCharType="separate"/>
            </w:r>
            <w:r w:rsidR="00BD5F5D" w:rsidRPr="00BD5F5D">
              <w:rPr>
                <w:rFonts w:asciiTheme="majorBidi" w:hAnsiTheme="majorBidi" w:cstheme="majorBidi"/>
                <w:noProof/>
                <w:sz w:val="16"/>
                <w:szCs w:val="16"/>
              </w:rPr>
              <w:t>(Hartawan and Dharmayanti 2016)</w:t>
            </w:r>
            <w:r w:rsidRPr="00BD5F5D">
              <w:rPr>
                <w:rFonts w:asciiTheme="majorBidi" w:hAnsiTheme="majorBidi" w:cstheme="majorBidi"/>
                <w:sz w:val="16"/>
                <w:szCs w:val="16"/>
              </w:rPr>
              <w:fldChar w:fldCharType="end"/>
            </w:r>
          </w:p>
        </w:tc>
        <w:tc>
          <w:tcPr>
            <w:tcW w:w="3402" w:type="dxa"/>
          </w:tcPr>
          <w:p w:rsidR="00132FC7" w:rsidRPr="00BD5F5D" w:rsidRDefault="00132FC7" w:rsidP="00132FC7">
            <w:pPr>
              <w:rPr>
                <w:rFonts w:asciiTheme="majorBidi" w:hAnsiTheme="majorBidi" w:cstheme="majorBidi"/>
                <w:sz w:val="16"/>
                <w:szCs w:val="16"/>
              </w:rPr>
            </w:pPr>
            <w:r w:rsidRPr="00BD5F5D">
              <w:rPr>
                <w:rFonts w:asciiTheme="majorBidi" w:hAnsiTheme="majorBidi" w:cstheme="majorBidi"/>
                <w:sz w:val="16"/>
                <w:szCs w:val="16"/>
              </w:rPr>
              <w:t xml:space="preserve">Partial </w:t>
            </w:r>
            <w:proofErr w:type="spellStart"/>
            <w:r w:rsidRPr="00BD5F5D">
              <w:rPr>
                <w:rFonts w:asciiTheme="majorBidi" w:hAnsiTheme="majorBidi" w:cstheme="majorBidi"/>
                <w:sz w:val="16"/>
                <w:szCs w:val="16"/>
              </w:rPr>
              <w:t>cds</w:t>
            </w:r>
            <w:proofErr w:type="spellEnd"/>
          </w:p>
        </w:tc>
      </w:tr>
      <w:tr w:rsidR="00871CA0" w:rsidRPr="00BD5F5D" w:rsidTr="0021269F">
        <w:tc>
          <w:tcPr>
            <w:tcW w:w="15214" w:type="dxa"/>
            <w:gridSpan w:val="16"/>
            <w:shd w:val="clear" w:color="auto" w:fill="C6D9F1" w:themeFill="text2" w:themeFillTint="33"/>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Non-</w:t>
            </w:r>
            <w:proofErr w:type="spellStart"/>
            <w:r w:rsidRPr="00BD5F5D">
              <w:rPr>
                <w:rFonts w:asciiTheme="majorBidi" w:hAnsiTheme="majorBidi" w:cstheme="majorBidi"/>
                <w:sz w:val="16"/>
                <w:szCs w:val="16"/>
              </w:rPr>
              <w:t>meq</w:t>
            </w:r>
            <w:proofErr w:type="spellEnd"/>
            <w:r w:rsidRPr="00BD5F5D">
              <w:rPr>
                <w:rFonts w:asciiTheme="majorBidi" w:hAnsiTheme="majorBidi" w:cstheme="majorBidi"/>
                <w:sz w:val="16"/>
                <w:szCs w:val="16"/>
              </w:rPr>
              <w:t xml:space="preserve"> genes studied in this report</w:t>
            </w: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74</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UVAS-I</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Pakistan</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hicken</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19</w:t>
            </w:r>
          </w:p>
        </w:tc>
        <w:tc>
          <w:tcPr>
            <w:tcW w:w="992" w:type="dxa"/>
            <w:vAlign w:val="center"/>
          </w:tcPr>
          <w:p w:rsidR="00871CA0" w:rsidRPr="00BD5F5D" w:rsidRDefault="00871CA0" w:rsidP="00871CA0">
            <w:pPr>
              <w:pStyle w:val="HTMLPreformatted"/>
              <w:jc w:val="center"/>
              <w:rPr>
                <w:rFonts w:asciiTheme="majorBidi" w:hAnsiTheme="majorBidi" w:cstheme="majorBidi"/>
                <w:sz w:val="16"/>
                <w:szCs w:val="16"/>
              </w:rPr>
            </w:pPr>
            <w:r w:rsidRPr="00BD5F5D">
              <w:rPr>
                <w:rFonts w:asciiTheme="majorBidi" w:hAnsiTheme="majorBidi" w:cstheme="majorBidi"/>
                <w:sz w:val="16"/>
                <w:szCs w:val="16"/>
              </w:rPr>
              <w:t>MN923517</w:t>
            </w:r>
          </w:p>
        </w:tc>
        <w:tc>
          <w:tcPr>
            <w:tcW w:w="709"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UL44</w:t>
            </w: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851"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1843" w:type="dxa"/>
            <w:vAlign w:val="center"/>
          </w:tcPr>
          <w:p w:rsidR="00871CA0" w:rsidRPr="00BD5F5D" w:rsidRDefault="00871CA0" w:rsidP="00871CA0">
            <w:pPr>
              <w:jc w:val="center"/>
              <w:rPr>
                <w:rFonts w:asciiTheme="majorBidi" w:hAnsiTheme="majorBidi" w:cstheme="majorBidi"/>
                <w:sz w:val="16"/>
                <w:szCs w:val="16"/>
              </w:rPr>
            </w:pPr>
          </w:p>
        </w:tc>
        <w:tc>
          <w:tcPr>
            <w:tcW w:w="3402"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 xml:space="preserve">99.85% BLAST id. to </w:t>
            </w:r>
            <w:proofErr w:type="spellStart"/>
            <w:r w:rsidRPr="00BD5F5D">
              <w:rPr>
                <w:rFonts w:asciiTheme="majorBidi" w:hAnsiTheme="majorBidi" w:cstheme="majorBidi"/>
                <w:sz w:val="16"/>
                <w:szCs w:val="16"/>
              </w:rPr>
              <w:t>Polen</w:t>
            </w:r>
            <w:proofErr w:type="spellEnd"/>
            <w:r w:rsidRPr="00BD5F5D">
              <w:rPr>
                <w:rFonts w:asciiTheme="majorBidi" w:hAnsiTheme="majorBidi" w:cstheme="majorBidi"/>
                <w:sz w:val="16"/>
                <w:szCs w:val="16"/>
              </w:rPr>
              <w:t xml:space="preserve"> 5, Tunisia, China</w:t>
            </w: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75</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UVAS-II</w:t>
            </w:r>
          </w:p>
        </w:tc>
        <w:tc>
          <w:tcPr>
            <w:tcW w:w="992" w:type="dxa"/>
            <w:vAlign w:val="center"/>
          </w:tcPr>
          <w:p w:rsidR="00871CA0" w:rsidRPr="00BD5F5D" w:rsidRDefault="00871CA0" w:rsidP="00871CA0">
            <w:pPr>
              <w:jc w:val="center"/>
              <w:rPr>
                <w:sz w:val="16"/>
                <w:szCs w:val="16"/>
              </w:rPr>
            </w:pPr>
            <w:r w:rsidRPr="00BD5F5D">
              <w:rPr>
                <w:rFonts w:asciiTheme="majorBidi" w:hAnsiTheme="majorBidi" w:cstheme="majorBidi"/>
                <w:sz w:val="16"/>
                <w:szCs w:val="16"/>
              </w:rPr>
              <w:t>Pakistan</w:t>
            </w:r>
          </w:p>
        </w:tc>
        <w:tc>
          <w:tcPr>
            <w:tcW w:w="1276" w:type="dxa"/>
            <w:vAlign w:val="center"/>
          </w:tcPr>
          <w:p w:rsidR="00871CA0" w:rsidRPr="00BD5F5D" w:rsidRDefault="00871CA0" w:rsidP="00871CA0">
            <w:pPr>
              <w:jc w:val="center"/>
              <w:rPr>
                <w:sz w:val="16"/>
                <w:szCs w:val="16"/>
              </w:rPr>
            </w:pPr>
            <w:r w:rsidRPr="00BD5F5D">
              <w:rPr>
                <w:rFonts w:asciiTheme="majorBidi" w:hAnsiTheme="majorBidi" w:cstheme="majorBidi"/>
                <w:sz w:val="16"/>
                <w:szCs w:val="16"/>
              </w:rPr>
              <w:t>Chicken</w:t>
            </w:r>
          </w:p>
        </w:tc>
        <w:tc>
          <w:tcPr>
            <w:tcW w:w="567" w:type="dxa"/>
            <w:vAlign w:val="center"/>
          </w:tcPr>
          <w:p w:rsidR="00871CA0" w:rsidRPr="00BD5F5D" w:rsidRDefault="00871CA0" w:rsidP="00871CA0">
            <w:pPr>
              <w:jc w:val="center"/>
              <w:rPr>
                <w:sz w:val="16"/>
                <w:szCs w:val="16"/>
              </w:rPr>
            </w:pPr>
            <w:r w:rsidRPr="00BD5F5D">
              <w:rPr>
                <w:rFonts w:asciiTheme="majorBidi" w:hAnsiTheme="majorBidi" w:cstheme="majorBidi"/>
                <w:sz w:val="16"/>
                <w:szCs w:val="16"/>
              </w:rPr>
              <w:t>2019</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N923518</w:t>
            </w:r>
          </w:p>
        </w:tc>
        <w:tc>
          <w:tcPr>
            <w:tcW w:w="709" w:type="dxa"/>
            <w:vAlign w:val="center"/>
          </w:tcPr>
          <w:p w:rsidR="00871CA0" w:rsidRPr="00BD5F5D" w:rsidRDefault="00871CA0" w:rsidP="00871CA0">
            <w:pPr>
              <w:jc w:val="center"/>
              <w:rPr>
                <w:sz w:val="16"/>
                <w:szCs w:val="16"/>
              </w:rPr>
            </w:pPr>
            <w:r w:rsidRPr="00BD5F5D">
              <w:rPr>
                <w:rFonts w:asciiTheme="majorBidi" w:hAnsiTheme="majorBidi" w:cstheme="majorBidi"/>
                <w:sz w:val="16"/>
                <w:szCs w:val="16"/>
              </w:rPr>
              <w:t>UL44</w:t>
            </w: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851"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1843" w:type="dxa"/>
            <w:vAlign w:val="center"/>
          </w:tcPr>
          <w:p w:rsidR="00871CA0" w:rsidRPr="00BD5F5D" w:rsidRDefault="00871CA0" w:rsidP="00871CA0">
            <w:pPr>
              <w:jc w:val="center"/>
              <w:rPr>
                <w:rFonts w:asciiTheme="majorBidi" w:hAnsiTheme="majorBidi" w:cstheme="majorBidi"/>
                <w:sz w:val="16"/>
                <w:szCs w:val="16"/>
              </w:rPr>
            </w:pPr>
          </w:p>
        </w:tc>
        <w:tc>
          <w:tcPr>
            <w:tcW w:w="3402" w:type="dxa"/>
          </w:tcPr>
          <w:p w:rsidR="00871CA0" w:rsidRPr="00BD5F5D" w:rsidRDefault="00871CA0" w:rsidP="00871CA0">
            <w:pPr>
              <w:rPr>
                <w:sz w:val="16"/>
                <w:szCs w:val="16"/>
              </w:rPr>
            </w:pPr>
            <w:r w:rsidRPr="00BD5F5D">
              <w:rPr>
                <w:rFonts w:asciiTheme="majorBidi" w:hAnsiTheme="majorBidi" w:cstheme="majorBidi"/>
                <w:sz w:val="16"/>
                <w:szCs w:val="16"/>
              </w:rPr>
              <w:t xml:space="preserve">99.85% BLAST identity to </w:t>
            </w:r>
            <w:proofErr w:type="spellStart"/>
            <w:r w:rsidRPr="00BD5F5D">
              <w:rPr>
                <w:rFonts w:asciiTheme="majorBidi" w:hAnsiTheme="majorBidi" w:cstheme="majorBidi"/>
                <w:sz w:val="16"/>
                <w:szCs w:val="16"/>
              </w:rPr>
              <w:t>Polen</w:t>
            </w:r>
            <w:proofErr w:type="spellEnd"/>
            <w:r w:rsidRPr="00BD5F5D">
              <w:rPr>
                <w:rFonts w:asciiTheme="majorBidi" w:hAnsiTheme="majorBidi" w:cstheme="majorBidi"/>
                <w:sz w:val="16"/>
                <w:szCs w:val="16"/>
              </w:rPr>
              <w:t xml:space="preserve"> 5</w:t>
            </w: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76</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UVAS-III</w:t>
            </w:r>
          </w:p>
        </w:tc>
        <w:tc>
          <w:tcPr>
            <w:tcW w:w="992" w:type="dxa"/>
            <w:vAlign w:val="center"/>
          </w:tcPr>
          <w:p w:rsidR="00871CA0" w:rsidRPr="00BD5F5D" w:rsidRDefault="00871CA0" w:rsidP="00871CA0">
            <w:pPr>
              <w:jc w:val="center"/>
              <w:rPr>
                <w:sz w:val="16"/>
                <w:szCs w:val="16"/>
              </w:rPr>
            </w:pPr>
            <w:r w:rsidRPr="00BD5F5D">
              <w:rPr>
                <w:rFonts w:asciiTheme="majorBidi" w:hAnsiTheme="majorBidi" w:cstheme="majorBidi"/>
                <w:sz w:val="16"/>
                <w:szCs w:val="16"/>
              </w:rPr>
              <w:t>Pakistan</w:t>
            </w:r>
          </w:p>
        </w:tc>
        <w:tc>
          <w:tcPr>
            <w:tcW w:w="1276" w:type="dxa"/>
            <w:vAlign w:val="center"/>
          </w:tcPr>
          <w:p w:rsidR="00871CA0" w:rsidRPr="00BD5F5D" w:rsidRDefault="00871CA0" w:rsidP="00871CA0">
            <w:pPr>
              <w:jc w:val="center"/>
              <w:rPr>
                <w:sz w:val="16"/>
                <w:szCs w:val="16"/>
              </w:rPr>
            </w:pPr>
            <w:r w:rsidRPr="00BD5F5D">
              <w:rPr>
                <w:rFonts w:asciiTheme="majorBidi" w:hAnsiTheme="majorBidi" w:cstheme="majorBidi"/>
                <w:sz w:val="16"/>
                <w:szCs w:val="16"/>
              </w:rPr>
              <w:t>Chicken</w:t>
            </w:r>
          </w:p>
        </w:tc>
        <w:tc>
          <w:tcPr>
            <w:tcW w:w="567" w:type="dxa"/>
            <w:vAlign w:val="center"/>
          </w:tcPr>
          <w:p w:rsidR="00871CA0" w:rsidRPr="00BD5F5D" w:rsidRDefault="00871CA0" w:rsidP="00871CA0">
            <w:pPr>
              <w:jc w:val="center"/>
              <w:rPr>
                <w:sz w:val="16"/>
                <w:szCs w:val="16"/>
              </w:rPr>
            </w:pPr>
            <w:r w:rsidRPr="00BD5F5D">
              <w:rPr>
                <w:rFonts w:asciiTheme="majorBidi" w:hAnsiTheme="majorBidi" w:cstheme="majorBidi"/>
                <w:sz w:val="16"/>
                <w:szCs w:val="16"/>
              </w:rPr>
              <w:t>2019</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N923519</w:t>
            </w:r>
          </w:p>
        </w:tc>
        <w:tc>
          <w:tcPr>
            <w:tcW w:w="709" w:type="dxa"/>
            <w:vAlign w:val="center"/>
          </w:tcPr>
          <w:p w:rsidR="00871CA0" w:rsidRPr="00BD5F5D" w:rsidRDefault="00871CA0" w:rsidP="00871CA0">
            <w:pPr>
              <w:jc w:val="center"/>
              <w:rPr>
                <w:sz w:val="16"/>
                <w:szCs w:val="16"/>
              </w:rPr>
            </w:pPr>
            <w:r w:rsidRPr="00BD5F5D">
              <w:rPr>
                <w:rFonts w:asciiTheme="majorBidi" w:hAnsiTheme="majorBidi" w:cstheme="majorBidi"/>
                <w:sz w:val="16"/>
                <w:szCs w:val="16"/>
              </w:rPr>
              <w:t>UL44</w:t>
            </w: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851"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1843" w:type="dxa"/>
            <w:vAlign w:val="center"/>
          </w:tcPr>
          <w:p w:rsidR="00871CA0" w:rsidRPr="00BD5F5D" w:rsidRDefault="00871CA0" w:rsidP="00871CA0">
            <w:pPr>
              <w:jc w:val="center"/>
              <w:rPr>
                <w:rFonts w:asciiTheme="majorBidi" w:hAnsiTheme="majorBidi" w:cstheme="majorBidi"/>
                <w:sz w:val="16"/>
                <w:szCs w:val="16"/>
              </w:rPr>
            </w:pPr>
          </w:p>
        </w:tc>
        <w:tc>
          <w:tcPr>
            <w:tcW w:w="3402" w:type="dxa"/>
          </w:tcPr>
          <w:p w:rsidR="00871CA0" w:rsidRPr="00BD5F5D" w:rsidRDefault="00871CA0" w:rsidP="00871CA0">
            <w:pPr>
              <w:rPr>
                <w:sz w:val="16"/>
                <w:szCs w:val="16"/>
              </w:rPr>
            </w:pPr>
            <w:r w:rsidRPr="00BD5F5D">
              <w:rPr>
                <w:rFonts w:asciiTheme="majorBidi" w:hAnsiTheme="majorBidi" w:cstheme="majorBidi"/>
                <w:sz w:val="16"/>
                <w:szCs w:val="16"/>
              </w:rPr>
              <w:t xml:space="preserve">99.85% BLAST identity to </w:t>
            </w:r>
            <w:proofErr w:type="spellStart"/>
            <w:r w:rsidRPr="00BD5F5D">
              <w:rPr>
                <w:rFonts w:asciiTheme="majorBidi" w:hAnsiTheme="majorBidi" w:cstheme="majorBidi"/>
                <w:sz w:val="16"/>
                <w:szCs w:val="16"/>
              </w:rPr>
              <w:t>Polen</w:t>
            </w:r>
            <w:proofErr w:type="spellEnd"/>
            <w:r w:rsidRPr="00BD5F5D">
              <w:rPr>
                <w:rFonts w:asciiTheme="majorBidi" w:hAnsiTheme="majorBidi" w:cstheme="majorBidi"/>
                <w:sz w:val="16"/>
                <w:szCs w:val="16"/>
              </w:rPr>
              <w:t xml:space="preserve"> 5</w:t>
            </w: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77</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UVAS-IV</w:t>
            </w:r>
          </w:p>
        </w:tc>
        <w:tc>
          <w:tcPr>
            <w:tcW w:w="992" w:type="dxa"/>
            <w:vAlign w:val="center"/>
          </w:tcPr>
          <w:p w:rsidR="00871CA0" w:rsidRPr="00BD5F5D" w:rsidRDefault="00871CA0" w:rsidP="00871CA0">
            <w:pPr>
              <w:jc w:val="center"/>
              <w:rPr>
                <w:sz w:val="16"/>
                <w:szCs w:val="16"/>
              </w:rPr>
            </w:pPr>
            <w:r w:rsidRPr="00BD5F5D">
              <w:rPr>
                <w:rFonts w:asciiTheme="majorBidi" w:hAnsiTheme="majorBidi" w:cstheme="majorBidi"/>
                <w:sz w:val="16"/>
                <w:szCs w:val="16"/>
              </w:rPr>
              <w:t>Pakistan</w:t>
            </w:r>
          </w:p>
        </w:tc>
        <w:tc>
          <w:tcPr>
            <w:tcW w:w="1276" w:type="dxa"/>
            <w:vAlign w:val="center"/>
          </w:tcPr>
          <w:p w:rsidR="00871CA0" w:rsidRPr="00BD5F5D" w:rsidRDefault="00871CA0" w:rsidP="00871CA0">
            <w:pPr>
              <w:jc w:val="center"/>
              <w:rPr>
                <w:sz w:val="16"/>
                <w:szCs w:val="16"/>
              </w:rPr>
            </w:pPr>
            <w:r w:rsidRPr="00BD5F5D">
              <w:rPr>
                <w:rFonts w:asciiTheme="majorBidi" w:hAnsiTheme="majorBidi" w:cstheme="majorBidi"/>
                <w:sz w:val="16"/>
                <w:szCs w:val="16"/>
              </w:rPr>
              <w:t>Chicken</w:t>
            </w:r>
          </w:p>
        </w:tc>
        <w:tc>
          <w:tcPr>
            <w:tcW w:w="567" w:type="dxa"/>
            <w:vAlign w:val="center"/>
          </w:tcPr>
          <w:p w:rsidR="00871CA0" w:rsidRPr="00BD5F5D" w:rsidRDefault="00871CA0" w:rsidP="00871CA0">
            <w:pPr>
              <w:jc w:val="center"/>
              <w:rPr>
                <w:sz w:val="16"/>
                <w:szCs w:val="16"/>
              </w:rPr>
            </w:pPr>
            <w:r w:rsidRPr="00BD5F5D">
              <w:rPr>
                <w:rFonts w:asciiTheme="majorBidi" w:hAnsiTheme="majorBidi" w:cstheme="majorBidi"/>
                <w:sz w:val="16"/>
                <w:szCs w:val="16"/>
              </w:rPr>
              <w:t>2019</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N923520</w:t>
            </w:r>
          </w:p>
        </w:tc>
        <w:tc>
          <w:tcPr>
            <w:tcW w:w="709" w:type="dxa"/>
            <w:vAlign w:val="center"/>
          </w:tcPr>
          <w:p w:rsidR="00871CA0" w:rsidRPr="00BD5F5D" w:rsidRDefault="00871CA0" w:rsidP="00871CA0">
            <w:pPr>
              <w:jc w:val="center"/>
              <w:rPr>
                <w:sz w:val="16"/>
                <w:szCs w:val="16"/>
              </w:rPr>
            </w:pPr>
            <w:r w:rsidRPr="00BD5F5D">
              <w:rPr>
                <w:rFonts w:asciiTheme="majorBidi" w:hAnsiTheme="majorBidi" w:cstheme="majorBidi"/>
                <w:sz w:val="16"/>
                <w:szCs w:val="16"/>
              </w:rPr>
              <w:t>UL44</w:t>
            </w: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851"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1843" w:type="dxa"/>
            <w:vAlign w:val="center"/>
          </w:tcPr>
          <w:p w:rsidR="00871CA0" w:rsidRPr="00BD5F5D" w:rsidRDefault="00871CA0" w:rsidP="00871CA0">
            <w:pPr>
              <w:jc w:val="center"/>
              <w:rPr>
                <w:rFonts w:asciiTheme="majorBidi" w:hAnsiTheme="majorBidi" w:cstheme="majorBidi"/>
                <w:sz w:val="16"/>
                <w:szCs w:val="16"/>
              </w:rPr>
            </w:pPr>
          </w:p>
        </w:tc>
        <w:tc>
          <w:tcPr>
            <w:tcW w:w="3402" w:type="dxa"/>
          </w:tcPr>
          <w:p w:rsidR="00871CA0" w:rsidRPr="00BD5F5D" w:rsidRDefault="00871CA0" w:rsidP="00871CA0">
            <w:pPr>
              <w:rPr>
                <w:sz w:val="16"/>
                <w:szCs w:val="16"/>
              </w:rPr>
            </w:pPr>
            <w:r w:rsidRPr="00BD5F5D">
              <w:rPr>
                <w:rFonts w:asciiTheme="majorBidi" w:hAnsiTheme="majorBidi" w:cstheme="majorBidi"/>
                <w:sz w:val="16"/>
                <w:szCs w:val="16"/>
              </w:rPr>
              <w:t xml:space="preserve">99.85% BLAST identity to </w:t>
            </w:r>
            <w:proofErr w:type="spellStart"/>
            <w:r w:rsidRPr="00BD5F5D">
              <w:rPr>
                <w:rFonts w:asciiTheme="majorBidi" w:hAnsiTheme="majorBidi" w:cstheme="majorBidi"/>
                <w:sz w:val="16"/>
                <w:szCs w:val="16"/>
              </w:rPr>
              <w:t>Polen</w:t>
            </w:r>
            <w:proofErr w:type="spellEnd"/>
            <w:r w:rsidRPr="00BD5F5D">
              <w:rPr>
                <w:rFonts w:asciiTheme="majorBidi" w:hAnsiTheme="majorBidi" w:cstheme="majorBidi"/>
                <w:sz w:val="16"/>
                <w:szCs w:val="16"/>
              </w:rPr>
              <w:t xml:space="preserve"> 5</w:t>
            </w: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78</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Repeat sequence</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Turkey</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hicken</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19</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N817546</w:t>
            </w:r>
          </w:p>
        </w:tc>
        <w:tc>
          <w:tcPr>
            <w:tcW w:w="709"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 xml:space="preserve">Rep. </w:t>
            </w:r>
            <w:proofErr w:type="spellStart"/>
            <w:r w:rsidRPr="00BD5F5D">
              <w:rPr>
                <w:rFonts w:asciiTheme="majorBidi" w:hAnsiTheme="majorBidi" w:cstheme="majorBidi"/>
                <w:sz w:val="16"/>
                <w:szCs w:val="16"/>
              </w:rPr>
              <w:t>seq</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851"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1843" w:type="dxa"/>
            <w:vAlign w:val="center"/>
          </w:tcPr>
          <w:p w:rsidR="00871CA0" w:rsidRPr="00BD5F5D" w:rsidRDefault="00871CA0" w:rsidP="00871CA0">
            <w:pPr>
              <w:jc w:val="center"/>
              <w:rPr>
                <w:rFonts w:asciiTheme="majorBidi" w:hAnsiTheme="majorBidi" w:cstheme="majorBidi"/>
                <w:sz w:val="16"/>
                <w:szCs w:val="16"/>
              </w:rPr>
            </w:pPr>
          </w:p>
        </w:tc>
        <w:tc>
          <w:tcPr>
            <w:tcW w:w="3402"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99.77% BLAST identity to M70/13</w:t>
            </w: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79</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TN 1014/16</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Tunisia</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Chicken</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16</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MN480313</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gC</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851"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1843" w:type="dxa"/>
            <w:vAlign w:val="center"/>
          </w:tcPr>
          <w:p w:rsidR="00871CA0" w:rsidRPr="00BD5F5D" w:rsidRDefault="00871CA0" w:rsidP="00871CA0">
            <w:pPr>
              <w:jc w:val="center"/>
              <w:rPr>
                <w:rFonts w:asciiTheme="majorBidi" w:hAnsiTheme="majorBidi" w:cstheme="majorBidi"/>
                <w:sz w:val="16"/>
                <w:szCs w:val="16"/>
              </w:rPr>
            </w:pPr>
          </w:p>
        </w:tc>
        <w:tc>
          <w:tcPr>
            <w:tcW w:w="3402"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100% BLAST identity to 648A</w:t>
            </w: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lastRenderedPageBreak/>
              <w:t>80</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Israel</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2001</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AF350325</w:t>
            </w:r>
          </w:p>
        </w:tc>
        <w:tc>
          <w:tcPr>
            <w:tcW w:w="709" w:type="dxa"/>
            <w:vAlign w:val="center"/>
          </w:tcPr>
          <w:p w:rsidR="00871CA0" w:rsidRPr="00BD5F5D" w:rsidRDefault="00871CA0" w:rsidP="00871CA0">
            <w:pPr>
              <w:jc w:val="center"/>
              <w:rPr>
                <w:rFonts w:asciiTheme="majorBidi" w:hAnsiTheme="majorBidi" w:cstheme="majorBidi"/>
                <w:sz w:val="16"/>
                <w:szCs w:val="16"/>
              </w:rPr>
            </w:pPr>
            <w:proofErr w:type="spellStart"/>
            <w:r w:rsidRPr="00BD5F5D">
              <w:rPr>
                <w:rFonts w:asciiTheme="majorBidi" w:hAnsiTheme="majorBidi" w:cstheme="majorBidi"/>
                <w:sz w:val="16"/>
                <w:szCs w:val="16"/>
              </w:rPr>
              <w:t>gB</w:t>
            </w:r>
            <w:proofErr w:type="spellEnd"/>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851"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1843" w:type="dxa"/>
            <w:vAlign w:val="center"/>
          </w:tcPr>
          <w:p w:rsidR="00871CA0" w:rsidRPr="00BD5F5D" w:rsidRDefault="00871CA0" w:rsidP="00871CA0">
            <w:pPr>
              <w:jc w:val="center"/>
              <w:rPr>
                <w:rFonts w:asciiTheme="majorBidi" w:hAnsiTheme="majorBidi" w:cstheme="majorBidi"/>
                <w:sz w:val="16"/>
                <w:szCs w:val="16"/>
              </w:rPr>
            </w:pPr>
          </w:p>
        </w:tc>
        <w:tc>
          <w:tcPr>
            <w:tcW w:w="3402"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99.88% BLAST identity to Polen5</w:t>
            </w: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81</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 xml:space="preserve">Zagazig-clevb1 </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Egypt</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KU229907</w:t>
            </w:r>
          </w:p>
        </w:tc>
        <w:tc>
          <w:tcPr>
            <w:tcW w:w="709"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tr1</w:t>
            </w: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851"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1843" w:type="dxa"/>
            <w:vAlign w:val="center"/>
          </w:tcPr>
          <w:p w:rsidR="00871CA0" w:rsidRPr="00BD5F5D" w:rsidRDefault="00871CA0" w:rsidP="00871CA0">
            <w:pPr>
              <w:jc w:val="center"/>
              <w:rPr>
                <w:rFonts w:asciiTheme="majorBidi" w:hAnsiTheme="majorBidi" w:cstheme="majorBidi"/>
                <w:sz w:val="16"/>
                <w:szCs w:val="16"/>
              </w:rPr>
            </w:pPr>
          </w:p>
        </w:tc>
        <w:tc>
          <w:tcPr>
            <w:tcW w:w="3402"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99% BLAST identity to Polen5</w:t>
            </w:r>
          </w:p>
        </w:tc>
      </w:tr>
      <w:tr w:rsidR="00BD5F5D" w:rsidRPr="00BD5F5D" w:rsidTr="00BD5F5D">
        <w:tc>
          <w:tcPr>
            <w:tcW w:w="329" w:type="dxa"/>
          </w:tcPr>
          <w:p w:rsidR="00871CA0" w:rsidRPr="00BD5F5D" w:rsidRDefault="001E2918" w:rsidP="00871CA0">
            <w:pPr>
              <w:rPr>
                <w:rFonts w:asciiTheme="majorBidi" w:hAnsiTheme="majorBidi" w:cstheme="majorBidi"/>
                <w:sz w:val="16"/>
                <w:szCs w:val="16"/>
              </w:rPr>
            </w:pPr>
            <w:r w:rsidRPr="00BD5F5D">
              <w:rPr>
                <w:rFonts w:asciiTheme="majorBidi" w:hAnsiTheme="majorBidi" w:cstheme="majorBidi"/>
                <w:sz w:val="16"/>
                <w:szCs w:val="16"/>
              </w:rPr>
              <w:t>82</w:t>
            </w:r>
          </w:p>
        </w:tc>
        <w:tc>
          <w:tcPr>
            <w:tcW w:w="1277"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JM</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Russia</w:t>
            </w:r>
          </w:p>
        </w:tc>
        <w:tc>
          <w:tcPr>
            <w:tcW w:w="1276"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SPF chicken</w:t>
            </w:r>
          </w:p>
        </w:tc>
        <w:tc>
          <w:tcPr>
            <w:tcW w:w="567"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1995</w:t>
            </w:r>
          </w:p>
        </w:tc>
        <w:tc>
          <w:tcPr>
            <w:tcW w:w="992"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X91986</w:t>
            </w:r>
          </w:p>
        </w:tc>
        <w:tc>
          <w:tcPr>
            <w:tcW w:w="709" w:type="dxa"/>
            <w:vAlign w:val="center"/>
          </w:tcPr>
          <w:p w:rsidR="00871CA0" w:rsidRPr="00BD5F5D" w:rsidRDefault="00871CA0" w:rsidP="00871CA0">
            <w:pPr>
              <w:jc w:val="center"/>
              <w:rPr>
                <w:rFonts w:asciiTheme="majorBidi" w:hAnsiTheme="majorBidi" w:cstheme="majorBidi"/>
                <w:sz w:val="16"/>
                <w:szCs w:val="16"/>
              </w:rPr>
            </w:pPr>
            <w:r w:rsidRPr="00BD5F5D">
              <w:rPr>
                <w:rFonts w:asciiTheme="majorBidi" w:hAnsiTheme="majorBidi" w:cstheme="majorBidi"/>
                <w:sz w:val="16"/>
                <w:szCs w:val="16"/>
              </w:rPr>
              <w:t>gp57-65</w:t>
            </w: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425"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851" w:type="dxa"/>
            <w:vAlign w:val="center"/>
          </w:tcPr>
          <w:p w:rsidR="00871CA0" w:rsidRPr="00BD5F5D" w:rsidRDefault="00871CA0" w:rsidP="00871CA0">
            <w:pPr>
              <w:jc w:val="center"/>
              <w:rPr>
                <w:rFonts w:asciiTheme="majorBidi" w:hAnsiTheme="majorBidi" w:cstheme="majorBidi"/>
                <w:sz w:val="16"/>
                <w:szCs w:val="16"/>
              </w:rPr>
            </w:pPr>
          </w:p>
        </w:tc>
        <w:tc>
          <w:tcPr>
            <w:tcW w:w="567" w:type="dxa"/>
            <w:vAlign w:val="center"/>
          </w:tcPr>
          <w:p w:rsidR="00871CA0" w:rsidRPr="00BD5F5D" w:rsidRDefault="00871CA0" w:rsidP="00871CA0">
            <w:pPr>
              <w:jc w:val="center"/>
              <w:rPr>
                <w:rFonts w:asciiTheme="majorBidi" w:hAnsiTheme="majorBidi" w:cstheme="majorBidi"/>
                <w:sz w:val="16"/>
                <w:szCs w:val="16"/>
              </w:rPr>
            </w:pPr>
          </w:p>
        </w:tc>
        <w:tc>
          <w:tcPr>
            <w:tcW w:w="1843" w:type="dxa"/>
            <w:vAlign w:val="center"/>
          </w:tcPr>
          <w:p w:rsidR="00871CA0" w:rsidRPr="00BD5F5D" w:rsidRDefault="00871CA0" w:rsidP="00871CA0">
            <w:pPr>
              <w:jc w:val="center"/>
              <w:rPr>
                <w:rFonts w:asciiTheme="majorBidi" w:hAnsiTheme="majorBidi" w:cstheme="majorBidi"/>
                <w:sz w:val="16"/>
                <w:szCs w:val="16"/>
              </w:rPr>
            </w:pPr>
          </w:p>
        </w:tc>
        <w:tc>
          <w:tcPr>
            <w:tcW w:w="3402" w:type="dxa"/>
          </w:tcPr>
          <w:p w:rsidR="00871CA0" w:rsidRPr="00BD5F5D" w:rsidRDefault="00871CA0" w:rsidP="00871CA0">
            <w:pPr>
              <w:rPr>
                <w:rFonts w:asciiTheme="majorBidi" w:hAnsiTheme="majorBidi" w:cstheme="majorBidi"/>
                <w:sz w:val="16"/>
                <w:szCs w:val="16"/>
              </w:rPr>
            </w:pPr>
            <w:r w:rsidRPr="00BD5F5D">
              <w:rPr>
                <w:rFonts w:asciiTheme="majorBidi" w:hAnsiTheme="majorBidi" w:cstheme="majorBidi"/>
                <w:sz w:val="16"/>
                <w:szCs w:val="16"/>
              </w:rPr>
              <w:t>100% BLAST identity to Md5</w:t>
            </w:r>
          </w:p>
        </w:tc>
      </w:tr>
    </w:tbl>
    <w:p w:rsidR="002F2BB6" w:rsidRDefault="002F2BB6" w:rsidP="002F2BB6">
      <w:pPr>
        <w:widowControl w:val="0"/>
        <w:autoSpaceDE w:val="0"/>
        <w:autoSpaceDN w:val="0"/>
        <w:adjustRightInd w:val="0"/>
        <w:spacing w:line="240" w:lineRule="auto"/>
        <w:ind w:left="640" w:hanging="640"/>
      </w:pPr>
    </w:p>
    <w:p w:rsidR="002F2BB6" w:rsidRPr="00E92483" w:rsidRDefault="002F2BB6" w:rsidP="002F2BB6">
      <w:pPr>
        <w:widowControl w:val="0"/>
        <w:autoSpaceDE w:val="0"/>
        <w:autoSpaceDN w:val="0"/>
        <w:adjustRightInd w:val="0"/>
        <w:spacing w:line="240" w:lineRule="auto"/>
        <w:ind w:left="640" w:hanging="640"/>
        <w:rPr>
          <w:rFonts w:asciiTheme="majorBidi" w:hAnsiTheme="majorBidi" w:cstheme="majorBidi"/>
        </w:rPr>
      </w:pPr>
    </w:p>
    <w:p w:rsidR="002F2BB6" w:rsidRPr="00E92483" w:rsidRDefault="002F2BB6" w:rsidP="002F2BB6">
      <w:pPr>
        <w:widowControl w:val="0"/>
        <w:autoSpaceDE w:val="0"/>
        <w:autoSpaceDN w:val="0"/>
        <w:adjustRightInd w:val="0"/>
        <w:spacing w:line="240" w:lineRule="auto"/>
        <w:ind w:left="640" w:hanging="640"/>
        <w:rPr>
          <w:rFonts w:asciiTheme="majorBidi" w:hAnsiTheme="majorBidi" w:cstheme="majorBidi"/>
        </w:rPr>
      </w:pPr>
    </w:p>
    <w:p w:rsidR="00BD5F5D" w:rsidRPr="00BD5F5D" w:rsidRDefault="002F2BB6"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E92483">
        <w:rPr>
          <w:rFonts w:asciiTheme="majorBidi" w:hAnsiTheme="majorBidi" w:cstheme="majorBidi"/>
        </w:rPr>
        <w:fldChar w:fldCharType="begin" w:fldLock="1"/>
      </w:r>
      <w:r w:rsidRPr="00E92483">
        <w:rPr>
          <w:rFonts w:asciiTheme="majorBidi" w:hAnsiTheme="majorBidi" w:cstheme="majorBidi"/>
        </w:rPr>
        <w:instrText xml:space="preserve">ADDIN Mendeley Bibliography CSL_BIBLIOGRAPHY </w:instrText>
      </w:r>
      <w:r w:rsidRPr="00E92483">
        <w:rPr>
          <w:rFonts w:asciiTheme="majorBidi" w:hAnsiTheme="majorBidi" w:cstheme="majorBidi"/>
        </w:rPr>
        <w:fldChar w:fldCharType="separate"/>
      </w:r>
      <w:r w:rsidR="00BD5F5D" w:rsidRPr="00BD5F5D">
        <w:rPr>
          <w:rFonts w:ascii="Times New Roman" w:hAnsi="Times New Roman" w:cs="Times New Roman"/>
          <w:noProof/>
          <w:szCs w:val="24"/>
        </w:rPr>
        <w:t xml:space="preserve">Chang, Kyung-Soo, Kazuhiko Ohashi, and Misao Onuma. 2002. “Diversity (Polymorphism) of the Meq Gene in the Attenuated Marek’s Disease Virus  (MDV) Serotype 1 and MDV-Transformed Cell Lines.” </w:t>
      </w:r>
      <w:r w:rsidR="00BD5F5D" w:rsidRPr="00BD5F5D">
        <w:rPr>
          <w:rFonts w:ascii="Times New Roman" w:hAnsi="Times New Roman" w:cs="Times New Roman"/>
          <w:i/>
          <w:iCs/>
          <w:noProof/>
          <w:szCs w:val="24"/>
        </w:rPr>
        <w:t>The Journal of Veterinary Medical Science</w:t>
      </w:r>
      <w:r w:rsidR="00BD5F5D" w:rsidRPr="00BD5F5D">
        <w:rPr>
          <w:rFonts w:ascii="Times New Roman" w:hAnsi="Times New Roman" w:cs="Times New Roman"/>
          <w:noProof/>
          <w:szCs w:val="24"/>
        </w:rPr>
        <w:t xml:space="preserve"> 64 (12): 1097–1101. https://doi.org/10.1292/jvms.64.1097.</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t xml:space="preserve">Hartawan, Risza, and Ni Luh Putu Indi Dharmayanti. 2016. “The Meq Gene Molecular Profile of Marek’s Disease Virus Serotype 1 From Kampung and Arabic Chicken Farms in Sukabumi, West Java, Indonesia.” </w:t>
      </w:r>
      <w:r w:rsidRPr="00BD5F5D">
        <w:rPr>
          <w:rFonts w:ascii="Times New Roman" w:hAnsi="Times New Roman" w:cs="Times New Roman"/>
          <w:i/>
          <w:iCs/>
          <w:noProof/>
          <w:szCs w:val="24"/>
        </w:rPr>
        <w:t>HAYATI Journal of Biosciences</w:t>
      </w:r>
      <w:r w:rsidRPr="00BD5F5D">
        <w:rPr>
          <w:rFonts w:ascii="Times New Roman" w:hAnsi="Times New Roman" w:cs="Times New Roman"/>
          <w:noProof/>
          <w:szCs w:val="24"/>
        </w:rPr>
        <w:t xml:space="preserve"> 23 (4): 160–67. https://doi.org/https://doi.org/10.1016/j.hjb.2016.12.004.</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t xml:space="preserve">Lachheb, Jihene, Houssem Mastour, Jihene Nsiri, Khaled Kaboudi, Imed Choura, Faten Ammouna, Abdelkader Amara, and Abdeljelil Ghram. 2020. “Newly Detected Mutations in the Meq Oncogene and Molecular Pathotyping of Very Virulent Marek’s Disease Herpesvirus in Tunisia.” </w:t>
      </w:r>
      <w:r w:rsidRPr="00BD5F5D">
        <w:rPr>
          <w:rFonts w:ascii="Times New Roman" w:hAnsi="Times New Roman" w:cs="Times New Roman"/>
          <w:i/>
          <w:iCs/>
          <w:noProof/>
          <w:szCs w:val="24"/>
        </w:rPr>
        <w:t>Archives of Virology</w:t>
      </w:r>
      <w:r w:rsidRPr="00BD5F5D">
        <w:rPr>
          <w:rFonts w:ascii="Times New Roman" w:hAnsi="Times New Roman" w:cs="Times New Roman"/>
          <w:noProof/>
          <w:szCs w:val="24"/>
        </w:rPr>
        <w:t xml:space="preserve"> 165 (11): 2589–97. https://doi.org/10.1007/s00705-020-04790-5.</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t xml:space="preserve">Lee, L F, P Wu, D Sui, D Ren, J Kamil, H J Kung, and R L Witter. 2000. “The Complete Unique Long Sequence and the Overall Genomic Organization of the GA  Strain of Marek’s Disease Virus.” </w:t>
      </w:r>
      <w:r w:rsidRPr="00BD5F5D">
        <w:rPr>
          <w:rFonts w:ascii="Times New Roman" w:hAnsi="Times New Roman" w:cs="Times New Roman"/>
          <w:i/>
          <w:iCs/>
          <w:noProof/>
          <w:szCs w:val="24"/>
        </w:rPr>
        <w:t>Proceedings of the National Academy of Sciences of the United States of America</w:t>
      </w:r>
      <w:r w:rsidRPr="00BD5F5D">
        <w:rPr>
          <w:rFonts w:ascii="Times New Roman" w:hAnsi="Times New Roman" w:cs="Times New Roman"/>
          <w:noProof/>
          <w:szCs w:val="24"/>
        </w:rPr>
        <w:t xml:space="preserve"> 97 (11): 6091–96. https://doi.org/10.1073/pnas.97.11.6091.</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t xml:space="preserve">Lee, S I, M Takagi, K Ohashi, C Sugimoto, and M Onuma. 2000. “Difference in the Meq Gene between Oncogenic and Attenuated Strains of Marek’s  Disease Virus Serotype 1.” </w:t>
      </w:r>
      <w:r w:rsidRPr="00BD5F5D">
        <w:rPr>
          <w:rFonts w:ascii="Times New Roman" w:hAnsi="Times New Roman" w:cs="Times New Roman"/>
          <w:i/>
          <w:iCs/>
          <w:noProof/>
          <w:szCs w:val="24"/>
        </w:rPr>
        <w:t>The Journal of Veterinary Medical Science</w:t>
      </w:r>
      <w:r w:rsidRPr="00BD5F5D">
        <w:rPr>
          <w:rFonts w:ascii="Times New Roman" w:hAnsi="Times New Roman" w:cs="Times New Roman"/>
          <w:noProof/>
          <w:szCs w:val="24"/>
        </w:rPr>
        <w:t xml:space="preserve"> 62 (3): 287–92. https://doi.org/10.1292/jvms.62.287.</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t xml:space="preserve">López-Osorio, Sara, Diego Piedrahita, Maria A Espinal-Restrepo, Gloria C Ramírez-Nieto, Venugopal Nair, Susan M Williams, Susan Baigent, César Ventura-Polite, Diego A Aranzazu-Taborda, and Jenny J Chaparro-Gutiérrez. 2017. “Molecular Characterization of Marek’s Disease Virus in a Poultry Layer Farm from  Colombia.” </w:t>
      </w:r>
      <w:r w:rsidRPr="00BD5F5D">
        <w:rPr>
          <w:rFonts w:ascii="Times New Roman" w:hAnsi="Times New Roman" w:cs="Times New Roman"/>
          <w:i/>
          <w:iCs/>
          <w:noProof/>
          <w:szCs w:val="24"/>
        </w:rPr>
        <w:t>Poultry Science</w:t>
      </w:r>
      <w:r w:rsidRPr="00BD5F5D">
        <w:rPr>
          <w:rFonts w:ascii="Times New Roman" w:hAnsi="Times New Roman" w:cs="Times New Roman"/>
          <w:noProof/>
          <w:szCs w:val="24"/>
        </w:rPr>
        <w:t xml:space="preserve"> 96 (6): 1598–1608. https://doi.org/10.3382/ps/pew464.</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t xml:space="preserve">Mescolini, Giulia, Caterina Lupini, Viviana Felice, Alessandro Guerrini, Flavio Silveira, Mattia Cecchinato, and Elena Catelli. 2019. “Molecular Characterization of the Meq Gene of Marek’s Disease Viruses Detected in Unvaccinated Backyard Chickens Reveals the Circulation of Low- and High-Virulence Strains.” </w:t>
      </w:r>
      <w:r w:rsidRPr="00BD5F5D">
        <w:rPr>
          <w:rFonts w:ascii="Times New Roman" w:hAnsi="Times New Roman" w:cs="Times New Roman"/>
          <w:i/>
          <w:iCs/>
          <w:noProof/>
          <w:szCs w:val="24"/>
        </w:rPr>
        <w:t>Poultry Science</w:t>
      </w:r>
      <w:r w:rsidRPr="00BD5F5D">
        <w:rPr>
          <w:rFonts w:ascii="Times New Roman" w:hAnsi="Times New Roman" w:cs="Times New Roman"/>
          <w:noProof/>
          <w:szCs w:val="24"/>
        </w:rPr>
        <w:t xml:space="preserve"> 98 (8): 3130–37. https://doi.org/https://doi.org/10.3382/ps/pez095.</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t xml:space="preserve">Mohamed, Mahmoud H A, Ibrahim M El-Sabagh, Malik A Al-Habeeb, and Yousef M Al-Hammady. 2016. “Diversity of Meq Gene from Clinical Marek’s Disease Virus Infection in Saudi Arabia.” </w:t>
      </w:r>
      <w:r w:rsidRPr="00BD5F5D">
        <w:rPr>
          <w:rFonts w:ascii="Times New Roman" w:hAnsi="Times New Roman" w:cs="Times New Roman"/>
          <w:i/>
          <w:iCs/>
          <w:noProof/>
          <w:szCs w:val="24"/>
        </w:rPr>
        <w:t>Veterinary World</w:t>
      </w:r>
      <w:r w:rsidRPr="00BD5F5D">
        <w:rPr>
          <w:rFonts w:ascii="Times New Roman" w:hAnsi="Times New Roman" w:cs="Times New Roman"/>
          <w:noProof/>
          <w:szCs w:val="24"/>
        </w:rPr>
        <w:t xml:space="preserve"> 9 (6): 572–78. https://doi.org/10.14202/vetworld.2016.572-578.</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lastRenderedPageBreak/>
        <w:t xml:space="preserve">Murata, Shiro, Tomoyuki Hashiguchi, Yuko Hayashi, Yuki Yamamoto, Ayumi Matsuyama-Kato, Sarah Takasaki, Masayoshi Isezaki, Misao Onuma, Satoru Konnai, and Kazuhiko Ohashi. 2013. “Characterization of Meq Proteins from Field Isolates of Marek’s Disease Virus in  Japan.” </w:t>
      </w:r>
      <w:r w:rsidRPr="00BD5F5D">
        <w:rPr>
          <w:rFonts w:ascii="Times New Roman" w:hAnsi="Times New Roman" w:cs="Times New Roman"/>
          <w:i/>
          <w:iCs/>
          <w:noProof/>
          <w:szCs w:val="24"/>
        </w:rPr>
        <w:t>Infection, Genetics and Evolution : Journal of Molecular Epidemiology and  Evolutionary Genetics in Infectious Diseases</w:t>
      </w:r>
      <w:r w:rsidRPr="00BD5F5D">
        <w:rPr>
          <w:rFonts w:ascii="Times New Roman" w:hAnsi="Times New Roman" w:cs="Times New Roman"/>
          <w:noProof/>
          <w:szCs w:val="24"/>
        </w:rPr>
        <w:t xml:space="preserve"> 16 (June): 137–43. https://doi.org/10.1016/j.meegid.2012.12.032.</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t xml:space="preserve">Okada, Tsukasa, Michihiro Takagi, Shiro Murata, Misao Onuma, and Kazuhiko Ohashi. 2007. “Identification and Characterization of a Novel Spliced Form of the Meq Transcript in  Lymphoblastoid Cell Lines Derived from Marek’s Disease Tumours.” </w:t>
      </w:r>
      <w:r w:rsidRPr="00BD5F5D">
        <w:rPr>
          <w:rFonts w:ascii="Times New Roman" w:hAnsi="Times New Roman" w:cs="Times New Roman"/>
          <w:i/>
          <w:iCs/>
          <w:noProof/>
          <w:szCs w:val="24"/>
        </w:rPr>
        <w:t>The Journal of General Virology</w:t>
      </w:r>
      <w:r w:rsidRPr="00BD5F5D">
        <w:rPr>
          <w:rFonts w:ascii="Times New Roman" w:hAnsi="Times New Roman" w:cs="Times New Roman"/>
          <w:noProof/>
          <w:szCs w:val="24"/>
        </w:rPr>
        <w:t xml:space="preserve"> 88 (Pt 8): 2111–20. https://doi.org/10.1099/vir.0.82744-0.</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t xml:space="preserve">Ozan, Emre, Bahadir Muftuoglu, Ismail Sahindokuyucu, Hanne Nur Kurucay, Sinem Inal, Nilufer Kuruca, Ahmed Eisa Elhag, et al. 2021. “Marek’s Disease Virus in Vaccinated Poultry Flocks in Turkey: Its First Isolation with Molecular Characterization.” </w:t>
      </w:r>
      <w:r w:rsidRPr="00BD5F5D">
        <w:rPr>
          <w:rFonts w:ascii="Times New Roman" w:hAnsi="Times New Roman" w:cs="Times New Roman"/>
          <w:i/>
          <w:iCs/>
          <w:noProof/>
          <w:szCs w:val="24"/>
        </w:rPr>
        <w:t>Archives of Virology</w:t>
      </w:r>
      <w:r w:rsidRPr="00BD5F5D">
        <w:rPr>
          <w:rFonts w:ascii="Times New Roman" w:hAnsi="Times New Roman" w:cs="Times New Roman"/>
          <w:noProof/>
          <w:szCs w:val="24"/>
        </w:rPr>
        <w:t xml:space="preserve"> 166 (2): 559–69. https://doi.org/10.1007/s00705-020-04943-6.</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t xml:space="preserve">Renz, Katrin G, Julie Cooke, Nadeene Clarke, Brian F Cheetham, Zahid Hussain, A F M Fakhrul Islam, Gregory A Tannock, and Stephen W Walkden-Brown. 2012. “Pathotyping of Australian Isolates of Marek’s Disease Virus and Association of  Pathogenicity with Meq Gene Polymorphism.” </w:t>
      </w:r>
      <w:r w:rsidRPr="00BD5F5D">
        <w:rPr>
          <w:rFonts w:ascii="Times New Roman" w:hAnsi="Times New Roman" w:cs="Times New Roman"/>
          <w:i/>
          <w:iCs/>
          <w:noProof/>
          <w:szCs w:val="24"/>
        </w:rPr>
        <w:t>Avian Pathology : Journal of the W.V.P.A</w:t>
      </w:r>
      <w:r w:rsidRPr="00BD5F5D">
        <w:rPr>
          <w:rFonts w:ascii="Times New Roman" w:hAnsi="Times New Roman" w:cs="Times New Roman"/>
          <w:noProof/>
          <w:szCs w:val="24"/>
        </w:rPr>
        <w:t xml:space="preserve"> 41 (2): 161–76. https://doi.org/10.1080/03079457.2012.656077.</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t xml:space="preserve">Rispens, B H, H van Vloten, N Mastenbroek, H J Maas, and K A Schat. 1972. “Control of Marek’s Disease in the Netherlands. I. Isolation of an Avirulent Marek’s  Disease Virus (Strain CVI 988) and Its Use in Laboratory Vaccination Trials.” </w:t>
      </w:r>
      <w:r w:rsidRPr="00BD5F5D">
        <w:rPr>
          <w:rFonts w:ascii="Times New Roman" w:hAnsi="Times New Roman" w:cs="Times New Roman"/>
          <w:i/>
          <w:iCs/>
          <w:noProof/>
          <w:szCs w:val="24"/>
        </w:rPr>
        <w:t>Avian Diseases</w:t>
      </w:r>
      <w:r w:rsidRPr="00BD5F5D">
        <w:rPr>
          <w:rFonts w:ascii="Times New Roman" w:hAnsi="Times New Roman" w:cs="Times New Roman"/>
          <w:noProof/>
          <w:szCs w:val="24"/>
        </w:rPr>
        <w:t xml:space="preserve"> 16 (1): 108–25.</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t xml:space="preserve">Shamblin, Christine E, Natalie Greene, Vaithilingaraja Arumugaswami, Robert L Dienglewicz, and Mark S Parcells. 2004. “Comparative Analysis of Marek’s Disease Virus (MDV) Glycoprotein-, Lytic Antigen  Pp38- and Transformation Antigen Meq-Encoding Genes: Association of Meq Mutations with MDVs of High Virulence.” </w:t>
      </w:r>
      <w:r w:rsidRPr="00BD5F5D">
        <w:rPr>
          <w:rFonts w:ascii="Times New Roman" w:hAnsi="Times New Roman" w:cs="Times New Roman"/>
          <w:i/>
          <w:iCs/>
          <w:noProof/>
          <w:szCs w:val="24"/>
        </w:rPr>
        <w:t>Veterinary Microbiology</w:t>
      </w:r>
      <w:r w:rsidRPr="00BD5F5D">
        <w:rPr>
          <w:rFonts w:ascii="Times New Roman" w:hAnsi="Times New Roman" w:cs="Times New Roman"/>
          <w:noProof/>
          <w:szCs w:val="24"/>
        </w:rPr>
        <w:t xml:space="preserve"> 102 (3–4): 147–67. https://doi.org/10.1016/j.vetmic.2004.06.007.</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t xml:space="preserve">Smith, M W, and B W Calnek. 1974. “Comparative Features of Low-Virulence and High-Virulence Marek’s Disease Virus  Infections.” </w:t>
      </w:r>
      <w:r w:rsidRPr="00BD5F5D">
        <w:rPr>
          <w:rFonts w:ascii="Times New Roman" w:hAnsi="Times New Roman" w:cs="Times New Roman"/>
          <w:i/>
          <w:iCs/>
          <w:noProof/>
          <w:szCs w:val="24"/>
        </w:rPr>
        <w:t>Avian Pathology : Journal of the W.V.P.A</w:t>
      </w:r>
      <w:r w:rsidRPr="00BD5F5D">
        <w:rPr>
          <w:rFonts w:ascii="Times New Roman" w:hAnsi="Times New Roman" w:cs="Times New Roman"/>
          <w:noProof/>
          <w:szCs w:val="24"/>
        </w:rPr>
        <w:t xml:space="preserve"> 3 (4): 229–46. https://doi.org/10.1080/03079457409353837.</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t xml:space="preserve">Spatz, Stephen J, Yuguang Zhao, Lawrence Petherbridge, Lorraine P Smith, Susan J Baigent, and Venugopal Nair. 2007. “Comparative Sequence Analysis of a Highly Oncogenic but Horizontal Spread-Defective  Clone of Marek’s Disease Virus.” </w:t>
      </w:r>
      <w:r w:rsidRPr="00BD5F5D">
        <w:rPr>
          <w:rFonts w:ascii="Times New Roman" w:hAnsi="Times New Roman" w:cs="Times New Roman"/>
          <w:i/>
          <w:iCs/>
          <w:noProof/>
          <w:szCs w:val="24"/>
        </w:rPr>
        <w:t>Virus Genes</w:t>
      </w:r>
      <w:r w:rsidRPr="00BD5F5D">
        <w:rPr>
          <w:rFonts w:ascii="Times New Roman" w:hAnsi="Times New Roman" w:cs="Times New Roman"/>
          <w:noProof/>
          <w:szCs w:val="24"/>
        </w:rPr>
        <w:t xml:space="preserve"> 35 (3): 753–66. https://doi.org/10.1007/s11262-007-0157-1.</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t xml:space="preserve">Tian, Mingxing, Yang Zhao, Yan Lin, Nianli Zou, Cheng Liu, Ping Liu, Sanjie Cao, Xintian Wen, and Yong Huang. 2011. “Comparative Analysis of Oncogenic Genes Revealed Unique Evolutionary Features of Field Marek’s Disease Virus Prevalent in Recent Years in China.” </w:t>
      </w:r>
      <w:r w:rsidRPr="00BD5F5D">
        <w:rPr>
          <w:rFonts w:ascii="Times New Roman" w:hAnsi="Times New Roman" w:cs="Times New Roman"/>
          <w:i/>
          <w:iCs/>
          <w:noProof/>
          <w:szCs w:val="24"/>
        </w:rPr>
        <w:t>Virology Journal</w:t>
      </w:r>
      <w:r w:rsidRPr="00BD5F5D">
        <w:rPr>
          <w:rFonts w:ascii="Times New Roman" w:hAnsi="Times New Roman" w:cs="Times New Roman"/>
          <w:noProof/>
          <w:szCs w:val="24"/>
        </w:rPr>
        <w:t xml:space="preserve"> 8 (March): 121. https://doi.org/10.1186/1743-422X-8-121.</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t xml:space="preserve">Trimpert, Jakob, Nicole Groenke, Maria Jenckel, Shulin He, Dusan Kunec, Moriah L Szpara, Stephen J Spatz, Nikolaus Osterrieder, and Dino P McMahon. 2017. “A Phylogenomic Analysis of Marek’s Disease Virus Reveals Independent Paths to Virulence in Eurasia and North America.” </w:t>
      </w:r>
      <w:r w:rsidRPr="00BD5F5D">
        <w:rPr>
          <w:rFonts w:ascii="Times New Roman" w:hAnsi="Times New Roman" w:cs="Times New Roman"/>
          <w:i/>
          <w:iCs/>
          <w:noProof/>
          <w:szCs w:val="24"/>
        </w:rPr>
        <w:t>Evolutionary Applications</w:t>
      </w:r>
      <w:r w:rsidRPr="00BD5F5D">
        <w:rPr>
          <w:rFonts w:ascii="Times New Roman" w:hAnsi="Times New Roman" w:cs="Times New Roman"/>
          <w:noProof/>
          <w:szCs w:val="24"/>
        </w:rPr>
        <w:t xml:space="preserve"> 10 (10): 1091–1101. https://doi.org/10.1111/eva.12515.</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lastRenderedPageBreak/>
        <w:t xml:space="preserve">Tulman, E R, C L Afonso, Z Lu, L Zsak, D L Rock, and G F Kutish. 2000. “The Genome of a Very Virulent Marek&amp;#039;s Disease Virus.” </w:t>
      </w:r>
      <w:r w:rsidRPr="00BD5F5D">
        <w:rPr>
          <w:rFonts w:ascii="Times New Roman" w:hAnsi="Times New Roman" w:cs="Times New Roman"/>
          <w:i/>
          <w:iCs/>
          <w:noProof/>
          <w:szCs w:val="24"/>
        </w:rPr>
        <w:t>Journal of Virology</w:t>
      </w:r>
      <w:r w:rsidRPr="00BD5F5D">
        <w:rPr>
          <w:rFonts w:ascii="Times New Roman" w:hAnsi="Times New Roman" w:cs="Times New Roman"/>
          <w:noProof/>
          <w:szCs w:val="24"/>
        </w:rPr>
        <w:t xml:space="preserve"> 74 (17): 7980–88. https://doi.org/10.1128/JVI.74.17.7980-7988.2000.</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t xml:space="preserve">Wajid, Salih J, Margaret E Katz, Katrin G Renz, and Stephen W Walkden-Brown. 2013. “Prevalence of Marek’s Disease Virus in Different Chicken Populations in Iraq and Indicative Virulence Based on Sequence Variation in the EcoRI-Q (&lt;span Class="genus-Species"&gt;meq&lt;/span&gt;) Gene.” </w:t>
      </w:r>
      <w:r w:rsidRPr="00BD5F5D">
        <w:rPr>
          <w:rFonts w:ascii="Times New Roman" w:hAnsi="Times New Roman" w:cs="Times New Roman"/>
          <w:i/>
          <w:iCs/>
          <w:noProof/>
          <w:szCs w:val="24"/>
        </w:rPr>
        <w:t>Avian Diseases</w:t>
      </w:r>
      <w:r w:rsidRPr="00BD5F5D">
        <w:rPr>
          <w:rFonts w:ascii="Times New Roman" w:hAnsi="Times New Roman" w:cs="Times New Roman"/>
          <w:noProof/>
          <w:szCs w:val="24"/>
        </w:rPr>
        <w:t xml:space="preserve"> 57 (2s1): 562–68. https://doi.org/10.1637/10342-083112-Reg.1.</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t xml:space="preserve">Wei, P., and Z. Cui. 2002. “The Comparison of Meq Gene Sequences Amplified from Different Pathotypes of Marek’s Disease Virus.” </w:t>
      </w:r>
      <w:r w:rsidRPr="00BD5F5D">
        <w:rPr>
          <w:rFonts w:ascii="Times New Roman" w:hAnsi="Times New Roman" w:cs="Times New Roman"/>
          <w:i/>
          <w:iCs/>
          <w:noProof/>
          <w:szCs w:val="24"/>
        </w:rPr>
        <w:t>Chin. J. Prev. Vet. Med.</w:t>
      </w:r>
      <w:r w:rsidRPr="00BD5F5D">
        <w:rPr>
          <w:rFonts w:ascii="Times New Roman" w:hAnsi="Times New Roman" w:cs="Times New Roman"/>
          <w:noProof/>
          <w:szCs w:val="24"/>
        </w:rPr>
        <w:t xml:space="preserve"> 24 (2): 88–92.</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t xml:space="preserve">Yilmaz, A, N Turan, E Bayraktar, H E Tali, O Aydin, S Umar, B Cakan, et al. 2020. “Molecular Characterisation and Phylogenetic Analysis of Marek’s Disease Virus in Turkish Layer Chickens.” </w:t>
      </w:r>
      <w:r w:rsidRPr="00BD5F5D">
        <w:rPr>
          <w:rFonts w:ascii="Times New Roman" w:hAnsi="Times New Roman" w:cs="Times New Roman"/>
          <w:i/>
          <w:iCs/>
          <w:noProof/>
          <w:szCs w:val="24"/>
        </w:rPr>
        <w:t>British Poultry Science</w:t>
      </w:r>
      <w:r w:rsidRPr="00BD5F5D">
        <w:rPr>
          <w:rFonts w:ascii="Times New Roman" w:hAnsi="Times New Roman" w:cs="Times New Roman"/>
          <w:noProof/>
          <w:szCs w:val="24"/>
        </w:rPr>
        <w:t xml:space="preserve"> 61 (5): 523–30. https://doi.org/10.1080/00071668.2020.1758301.</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t xml:space="preserve">Yu, Zu-Hua, Man Teng, Jun Luo, Xin-Wei Wang, Ke Ding, Le-Le Yu, Jing-Wei Su, et al. 2013. “Molecular Characteristics and Evolutionary Analysis of Field Marek’s Disease Virus  Prevalent in Vaccinated Chicken Flocks in Recent Years in China.” </w:t>
      </w:r>
      <w:r w:rsidRPr="00BD5F5D">
        <w:rPr>
          <w:rFonts w:ascii="Times New Roman" w:hAnsi="Times New Roman" w:cs="Times New Roman"/>
          <w:i/>
          <w:iCs/>
          <w:noProof/>
          <w:szCs w:val="24"/>
        </w:rPr>
        <w:t>Virus Genes</w:t>
      </w:r>
      <w:r w:rsidRPr="00BD5F5D">
        <w:rPr>
          <w:rFonts w:ascii="Times New Roman" w:hAnsi="Times New Roman" w:cs="Times New Roman"/>
          <w:noProof/>
          <w:szCs w:val="24"/>
        </w:rPr>
        <w:t xml:space="preserve"> 47 (2): 282–91. https://doi.org/10.1007/s11262-013-0942-y.</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szCs w:val="24"/>
        </w:rPr>
      </w:pPr>
      <w:r w:rsidRPr="00BD5F5D">
        <w:rPr>
          <w:rFonts w:ascii="Times New Roman" w:hAnsi="Times New Roman" w:cs="Times New Roman"/>
          <w:noProof/>
          <w:szCs w:val="24"/>
        </w:rPr>
        <w:t xml:space="preserve">Zhang, Yan-Ping, Chang-Jun Liu, Feng Zhang, Weisong Shi, and Jingmei Li. 2011. “Sequence Analysis of the Meq Gene in the Predominant Marek’s Disease Virus Strains  Isolated in China during 2006-2008.” </w:t>
      </w:r>
      <w:r w:rsidRPr="00BD5F5D">
        <w:rPr>
          <w:rFonts w:ascii="Times New Roman" w:hAnsi="Times New Roman" w:cs="Times New Roman"/>
          <w:i/>
          <w:iCs/>
          <w:noProof/>
          <w:szCs w:val="24"/>
        </w:rPr>
        <w:t>Virus Genes</w:t>
      </w:r>
      <w:r w:rsidRPr="00BD5F5D">
        <w:rPr>
          <w:rFonts w:ascii="Times New Roman" w:hAnsi="Times New Roman" w:cs="Times New Roman"/>
          <w:noProof/>
          <w:szCs w:val="24"/>
        </w:rPr>
        <w:t xml:space="preserve"> 43 (3): 353–57. https://doi.org/10.1007/s11262-011-0645-1.</w:t>
      </w:r>
    </w:p>
    <w:p w:rsidR="00BD5F5D" w:rsidRPr="00BD5F5D" w:rsidRDefault="00BD5F5D" w:rsidP="00BD5F5D">
      <w:pPr>
        <w:widowControl w:val="0"/>
        <w:autoSpaceDE w:val="0"/>
        <w:autoSpaceDN w:val="0"/>
        <w:adjustRightInd w:val="0"/>
        <w:spacing w:line="240" w:lineRule="auto"/>
        <w:ind w:left="480" w:hanging="480"/>
        <w:rPr>
          <w:rFonts w:ascii="Times New Roman" w:hAnsi="Times New Roman" w:cs="Times New Roman"/>
          <w:noProof/>
        </w:rPr>
      </w:pPr>
      <w:r w:rsidRPr="00BD5F5D">
        <w:rPr>
          <w:rFonts w:ascii="Times New Roman" w:hAnsi="Times New Roman" w:cs="Times New Roman"/>
          <w:noProof/>
          <w:szCs w:val="24"/>
        </w:rPr>
        <w:t xml:space="preserve">Zhang, Yan-Ping, Hong-Chao Lv, Ke-Yan Bao, Yu-Long Gao, Hong-Lei Gao, Xiao- le Qi, Hong-Yu Cui, et al. 2016. “Molecular and Pathogenicity Characterization of Gallid Herpesvirus 2 Newly Isolated  in China from 2009 to 2013.” </w:t>
      </w:r>
      <w:r w:rsidRPr="00BD5F5D">
        <w:rPr>
          <w:rFonts w:ascii="Times New Roman" w:hAnsi="Times New Roman" w:cs="Times New Roman"/>
          <w:i/>
          <w:iCs/>
          <w:noProof/>
          <w:szCs w:val="24"/>
        </w:rPr>
        <w:t>Virus Genes</w:t>
      </w:r>
      <w:r w:rsidRPr="00BD5F5D">
        <w:rPr>
          <w:rFonts w:ascii="Times New Roman" w:hAnsi="Times New Roman" w:cs="Times New Roman"/>
          <w:noProof/>
          <w:szCs w:val="24"/>
        </w:rPr>
        <w:t xml:space="preserve"> 52 (1): 51–60. https://doi.org/10.1007/s11262-015-1264-z.</w:t>
      </w:r>
    </w:p>
    <w:p w:rsidR="000C052D" w:rsidRPr="00E92483" w:rsidRDefault="002F2BB6" w:rsidP="002F2BB6">
      <w:pPr>
        <w:rPr>
          <w:rFonts w:asciiTheme="majorBidi" w:hAnsiTheme="majorBidi" w:cstheme="majorBidi"/>
        </w:rPr>
      </w:pPr>
      <w:r w:rsidRPr="00E92483">
        <w:rPr>
          <w:rFonts w:asciiTheme="majorBidi" w:hAnsiTheme="majorBidi" w:cstheme="majorBidi"/>
        </w:rPr>
        <w:fldChar w:fldCharType="end"/>
      </w:r>
    </w:p>
    <w:sectPr w:rsidR="000C052D" w:rsidRPr="00E92483" w:rsidSect="00617C62">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C052D"/>
    <w:rsid w:val="00021B9A"/>
    <w:rsid w:val="00054047"/>
    <w:rsid w:val="00091039"/>
    <w:rsid w:val="000A5F63"/>
    <w:rsid w:val="000C052D"/>
    <w:rsid w:val="000F41C9"/>
    <w:rsid w:val="000F4716"/>
    <w:rsid w:val="001238BE"/>
    <w:rsid w:val="00132FC7"/>
    <w:rsid w:val="00133D45"/>
    <w:rsid w:val="00167F6D"/>
    <w:rsid w:val="001E2918"/>
    <w:rsid w:val="001F2A47"/>
    <w:rsid w:val="002004AF"/>
    <w:rsid w:val="00201EE0"/>
    <w:rsid w:val="0020533D"/>
    <w:rsid w:val="002077F0"/>
    <w:rsid w:val="0020793C"/>
    <w:rsid w:val="0021269F"/>
    <w:rsid w:val="0026367B"/>
    <w:rsid w:val="00285BBA"/>
    <w:rsid w:val="002A0591"/>
    <w:rsid w:val="002A1C9D"/>
    <w:rsid w:val="002A2F82"/>
    <w:rsid w:val="002C1EB6"/>
    <w:rsid w:val="002D7392"/>
    <w:rsid w:val="002E7D77"/>
    <w:rsid w:val="002F2BB6"/>
    <w:rsid w:val="003031A0"/>
    <w:rsid w:val="00305783"/>
    <w:rsid w:val="00306317"/>
    <w:rsid w:val="00306A14"/>
    <w:rsid w:val="00312DCF"/>
    <w:rsid w:val="00323CED"/>
    <w:rsid w:val="0035350F"/>
    <w:rsid w:val="003544B6"/>
    <w:rsid w:val="003C5803"/>
    <w:rsid w:val="003D6A98"/>
    <w:rsid w:val="00413B25"/>
    <w:rsid w:val="004255A2"/>
    <w:rsid w:val="00453345"/>
    <w:rsid w:val="00465E63"/>
    <w:rsid w:val="00485044"/>
    <w:rsid w:val="00492A72"/>
    <w:rsid w:val="00496C06"/>
    <w:rsid w:val="004A3E7F"/>
    <w:rsid w:val="004D447D"/>
    <w:rsid w:val="004E1D33"/>
    <w:rsid w:val="005707F8"/>
    <w:rsid w:val="00571DB2"/>
    <w:rsid w:val="005C0AE0"/>
    <w:rsid w:val="00616E00"/>
    <w:rsid w:val="00617C62"/>
    <w:rsid w:val="00623EE1"/>
    <w:rsid w:val="00672D97"/>
    <w:rsid w:val="006B0AEF"/>
    <w:rsid w:val="006C18E6"/>
    <w:rsid w:val="006D01E5"/>
    <w:rsid w:val="006E1324"/>
    <w:rsid w:val="006F0C28"/>
    <w:rsid w:val="006F734E"/>
    <w:rsid w:val="0071526F"/>
    <w:rsid w:val="00723086"/>
    <w:rsid w:val="00723B94"/>
    <w:rsid w:val="00734A7C"/>
    <w:rsid w:val="007544FE"/>
    <w:rsid w:val="00774300"/>
    <w:rsid w:val="007A1F11"/>
    <w:rsid w:val="007A48AD"/>
    <w:rsid w:val="007B7034"/>
    <w:rsid w:val="007E2A03"/>
    <w:rsid w:val="007F6D22"/>
    <w:rsid w:val="00800720"/>
    <w:rsid w:val="00807F27"/>
    <w:rsid w:val="008149FA"/>
    <w:rsid w:val="008173FB"/>
    <w:rsid w:val="00820CE4"/>
    <w:rsid w:val="00821960"/>
    <w:rsid w:val="00836AD8"/>
    <w:rsid w:val="00852E36"/>
    <w:rsid w:val="00871CA0"/>
    <w:rsid w:val="008E21CA"/>
    <w:rsid w:val="008F6FE4"/>
    <w:rsid w:val="00901FB0"/>
    <w:rsid w:val="0091389E"/>
    <w:rsid w:val="0098514D"/>
    <w:rsid w:val="009A096C"/>
    <w:rsid w:val="009B0107"/>
    <w:rsid w:val="009D16CB"/>
    <w:rsid w:val="009D3D20"/>
    <w:rsid w:val="009E678C"/>
    <w:rsid w:val="00A4333E"/>
    <w:rsid w:val="00A475E3"/>
    <w:rsid w:val="00A647B6"/>
    <w:rsid w:val="00A85CFE"/>
    <w:rsid w:val="00A97086"/>
    <w:rsid w:val="00AA0796"/>
    <w:rsid w:val="00AD28D6"/>
    <w:rsid w:val="00B51372"/>
    <w:rsid w:val="00B649FC"/>
    <w:rsid w:val="00B90899"/>
    <w:rsid w:val="00BD5F5D"/>
    <w:rsid w:val="00C1246C"/>
    <w:rsid w:val="00C22E4B"/>
    <w:rsid w:val="00C9612F"/>
    <w:rsid w:val="00CA1183"/>
    <w:rsid w:val="00CB4691"/>
    <w:rsid w:val="00CC206E"/>
    <w:rsid w:val="00CD4920"/>
    <w:rsid w:val="00CF5131"/>
    <w:rsid w:val="00D10A81"/>
    <w:rsid w:val="00D21092"/>
    <w:rsid w:val="00D26E0C"/>
    <w:rsid w:val="00D27096"/>
    <w:rsid w:val="00D42DBE"/>
    <w:rsid w:val="00D63039"/>
    <w:rsid w:val="00D76591"/>
    <w:rsid w:val="00D7719C"/>
    <w:rsid w:val="00D82715"/>
    <w:rsid w:val="00DA0B9C"/>
    <w:rsid w:val="00DC2376"/>
    <w:rsid w:val="00DF3C34"/>
    <w:rsid w:val="00E10B17"/>
    <w:rsid w:val="00E13866"/>
    <w:rsid w:val="00E2332D"/>
    <w:rsid w:val="00E418D1"/>
    <w:rsid w:val="00E42E8F"/>
    <w:rsid w:val="00E51722"/>
    <w:rsid w:val="00E61BB3"/>
    <w:rsid w:val="00E71A95"/>
    <w:rsid w:val="00E749E4"/>
    <w:rsid w:val="00E92483"/>
    <w:rsid w:val="00E93332"/>
    <w:rsid w:val="00EA23EE"/>
    <w:rsid w:val="00EE0D59"/>
    <w:rsid w:val="00F4598C"/>
    <w:rsid w:val="00F465DD"/>
    <w:rsid w:val="00F700F3"/>
    <w:rsid w:val="00F70C8A"/>
    <w:rsid w:val="00F870E4"/>
    <w:rsid w:val="00F92E2B"/>
    <w:rsid w:val="00F97B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C05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DA0B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A0B9C"/>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C05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DA0B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A0B9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0357017">
      <w:bodyDiv w:val="1"/>
      <w:marLeft w:val="0"/>
      <w:marRight w:val="0"/>
      <w:marTop w:val="0"/>
      <w:marBottom w:val="0"/>
      <w:divBdr>
        <w:top w:val="none" w:sz="0" w:space="0" w:color="auto"/>
        <w:left w:val="none" w:sz="0" w:space="0" w:color="auto"/>
        <w:bottom w:val="none" w:sz="0" w:space="0" w:color="auto"/>
        <w:right w:val="none" w:sz="0" w:space="0" w:color="auto"/>
      </w:divBdr>
    </w:div>
    <w:div w:id="860893237">
      <w:bodyDiv w:val="1"/>
      <w:marLeft w:val="0"/>
      <w:marRight w:val="0"/>
      <w:marTop w:val="0"/>
      <w:marBottom w:val="0"/>
      <w:divBdr>
        <w:top w:val="none" w:sz="0" w:space="0" w:color="auto"/>
        <w:left w:val="none" w:sz="0" w:space="0" w:color="auto"/>
        <w:bottom w:val="none" w:sz="0" w:space="0" w:color="auto"/>
        <w:right w:val="none" w:sz="0" w:space="0" w:color="auto"/>
      </w:divBdr>
    </w:div>
    <w:div w:id="1600986612">
      <w:bodyDiv w:val="1"/>
      <w:marLeft w:val="0"/>
      <w:marRight w:val="0"/>
      <w:marTop w:val="0"/>
      <w:marBottom w:val="0"/>
      <w:divBdr>
        <w:top w:val="none" w:sz="0" w:space="0" w:color="auto"/>
        <w:left w:val="none" w:sz="0" w:space="0" w:color="auto"/>
        <w:bottom w:val="none" w:sz="0" w:space="0" w:color="auto"/>
        <w:right w:val="none" w:sz="0" w:space="0" w:color="auto"/>
      </w:divBdr>
    </w:div>
    <w:div w:id="1672559978">
      <w:bodyDiv w:val="1"/>
      <w:marLeft w:val="0"/>
      <w:marRight w:val="0"/>
      <w:marTop w:val="0"/>
      <w:marBottom w:val="0"/>
      <w:divBdr>
        <w:top w:val="none" w:sz="0" w:space="0" w:color="auto"/>
        <w:left w:val="none" w:sz="0" w:space="0" w:color="auto"/>
        <w:bottom w:val="none" w:sz="0" w:space="0" w:color="auto"/>
        <w:right w:val="none" w:sz="0" w:space="0" w:color="auto"/>
      </w:divBdr>
    </w:div>
    <w:div w:id="1699620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13DDF6-3DEE-4EE4-99B5-CB7009F7B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Pages>
  <Words>30493</Words>
  <Characters>173811</Characters>
  <Application>Microsoft Office Word</Application>
  <DocSecurity>0</DocSecurity>
  <Lines>1448</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8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din Molouki</dc:creator>
  <cp:lastModifiedBy>Aidin Molouki</cp:lastModifiedBy>
  <cp:revision>4</cp:revision>
  <cp:lastPrinted>2021-06-14T12:04:00Z</cp:lastPrinted>
  <dcterms:created xsi:type="dcterms:W3CDTF">2021-06-14T10:17:00Z</dcterms:created>
  <dcterms:modified xsi:type="dcterms:W3CDTF">2021-06-14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rchives-of-virology</vt:lpwstr>
  </property>
  <property fmtid="{D5CDD505-2E9C-101B-9397-08002B2CF9AE}" pid="9" name="Mendeley Recent Style Name 3_1">
    <vt:lpwstr>Archives of Vir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eterinary-research-communications</vt:lpwstr>
  </property>
  <property fmtid="{D5CDD505-2E9C-101B-9397-08002B2CF9AE}" pid="21" name="Mendeley Recent Style Name 9_1">
    <vt:lpwstr>Veterinary Research Communications</vt:lpwstr>
  </property>
  <property fmtid="{D5CDD505-2E9C-101B-9397-08002B2CF9AE}" pid="22" name="Mendeley Document_1">
    <vt:lpwstr>True</vt:lpwstr>
  </property>
  <property fmtid="{D5CDD505-2E9C-101B-9397-08002B2CF9AE}" pid="23" name="Mendeley Unique User Id_1">
    <vt:lpwstr>0ac50f4c-2b60-35c8-adab-4ba9f7c4dafe</vt:lpwstr>
  </property>
  <property fmtid="{D5CDD505-2E9C-101B-9397-08002B2CF9AE}" pid="24" name="Mendeley Citation Style_1">
    <vt:lpwstr>http://www.zotero.org/styles/chicago-author-date</vt:lpwstr>
  </property>
</Properties>
</file>